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8A133D" w14:textId="19E36CB7" w:rsidR="007D52B3" w:rsidRDefault="00A905A0" w:rsidP="006B17FD">
      <w:pPr>
        <w:pStyle w:val="Heading1"/>
        <w:jc w:val="center"/>
      </w:pPr>
      <w:r>
        <w:t>PG-ABM</w:t>
      </w:r>
      <w:r w:rsidR="00BF2146">
        <w:t xml:space="preserve">: An </w:t>
      </w:r>
      <w:r w:rsidR="001316EE">
        <w:t xml:space="preserve">Agent-based </w:t>
      </w:r>
      <w:r w:rsidR="00BF2146">
        <w:t>Model</w:t>
      </w:r>
      <w:r w:rsidR="00515F06">
        <w:t xml:space="preserve"> </w:t>
      </w:r>
      <w:r w:rsidR="00BF2146">
        <w:t xml:space="preserve">of </w:t>
      </w:r>
      <w:r w:rsidR="00515F06">
        <w:t>Politogenesis</w:t>
      </w:r>
    </w:p>
    <w:p w14:paraId="36110A2A" w14:textId="77777777" w:rsidR="00515F06" w:rsidRDefault="00515F06" w:rsidP="00515F06">
      <w:pPr>
        <w:rPr>
          <w:szCs w:val="24"/>
        </w:rPr>
      </w:pPr>
    </w:p>
    <w:p w14:paraId="46BFC29A" w14:textId="77777777" w:rsidR="008315CF" w:rsidRPr="008315CF" w:rsidRDefault="008315CF" w:rsidP="009E630E">
      <w:pPr>
        <w:pStyle w:val="Heading2"/>
      </w:pPr>
      <w:r w:rsidRPr="008315CF">
        <w:t>Abstract</w:t>
      </w:r>
    </w:p>
    <w:p w14:paraId="45996383" w14:textId="67301E64" w:rsidR="00DA1514" w:rsidRDefault="008B720B" w:rsidP="008B720B">
      <w:pPr>
        <w:jc w:val="both"/>
        <w:rPr>
          <w:szCs w:val="24"/>
        </w:rPr>
      </w:pPr>
      <w:r>
        <w:rPr>
          <w:szCs w:val="24"/>
        </w:rPr>
        <w:t>Politogenesis con</w:t>
      </w:r>
      <w:r w:rsidR="00B31C72">
        <w:rPr>
          <w:szCs w:val="24"/>
        </w:rPr>
        <w:t>cerns about how and why polities are originated</w:t>
      </w:r>
      <w:r>
        <w:rPr>
          <w:szCs w:val="24"/>
        </w:rPr>
        <w:t xml:space="preserve">. </w:t>
      </w:r>
      <w:r w:rsidR="00976506">
        <w:rPr>
          <w:szCs w:val="24"/>
        </w:rPr>
        <w:t>I</w:t>
      </w:r>
      <w:r w:rsidR="008315CF">
        <w:rPr>
          <w:szCs w:val="24"/>
        </w:rPr>
        <w:t xml:space="preserve">n this study we </w:t>
      </w:r>
      <w:r w:rsidR="00243A69">
        <w:rPr>
          <w:szCs w:val="24"/>
        </w:rPr>
        <w:t xml:space="preserve">first discuss a formal theory of politogenesis, </w:t>
      </w:r>
      <w:r w:rsidR="008315CF">
        <w:rPr>
          <w:szCs w:val="24"/>
        </w:rPr>
        <w:t xml:space="preserve">and then </w:t>
      </w:r>
      <w:r w:rsidR="00976506">
        <w:rPr>
          <w:szCs w:val="24"/>
        </w:rPr>
        <w:t xml:space="preserve">propose a </w:t>
      </w:r>
      <w:r w:rsidR="008315CF">
        <w:rPr>
          <w:szCs w:val="24"/>
        </w:rPr>
        <w:t xml:space="preserve">model </w:t>
      </w:r>
      <w:r w:rsidR="00976506">
        <w:rPr>
          <w:szCs w:val="24"/>
        </w:rPr>
        <w:t>(</w:t>
      </w:r>
      <w:r w:rsidR="009959D1">
        <w:rPr>
          <w:szCs w:val="24"/>
        </w:rPr>
        <w:t xml:space="preserve">an </w:t>
      </w:r>
      <w:r w:rsidR="00976506">
        <w:rPr>
          <w:szCs w:val="24"/>
        </w:rPr>
        <w:t>agent</w:t>
      </w:r>
      <w:r w:rsidR="0052584A">
        <w:rPr>
          <w:szCs w:val="24"/>
        </w:rPr>
        <w:t>-based</w:t>
      </w:r>
      <w:r w:rsidR="00976506">
        <w:rPr>
          <w:szCs w:val="24"/>
        </w:rPr>
        <w:t xml:space="preserve"> simulation) </w:t>
      </w:r>
      <w:r w:rsidR="009959D1">
        <w:rPr>
          <w:szCs w:val="24"/>
        </w:rPr>
        <w:t>that</w:t>
      </w:r>
      <w:r w:rsidR="00976506">
        <w:rPr>
          <w:szCs w:val="24"/>
        </w:rPr>
        <w:t xml:space="preserve"> help</w:t>
      </w:r>
      <w:r w:rsidR="009959D1">
        <w:rPr>
          <w:szCs w:val="24"/>
        </w:rPr>
        <w:t>s</w:t>
      </w:r>
      <w:r w:rsidR="00976506">
        <w:rPr>
          <w:szCs w:val="24"/>
        </w:rPr>
        <w:t xml:space="preserve"> explor</w:t>
      </w:r>
      <w:r w:rsidR="009959D1">
        <w:rPr>
          <w:szCs w:val="24"/>
        </w:rPr>
        <w:t>ing</w:t>
      </w:r>
      <w:r w:rsidR="00976506">
        <w:rPr>
          <w:szCs w:val="24"/>
        </w:rPr>
        <w:t xml:space="preserve"> </w:t>
      </w:r>
      <w:r w:rsidR="008315CF">
        <w:rPr>
          <w:szCs w:val="24"/>
        </w:rPr>
        <w:t>how</w:t>
      </w:r>
      <w:r w:rsidR="00976506">
        <w:rPr>
          <w:szCs w:val="24"/>
        </w:rPr>
        <w:t xml:space="preserve"> t</w:t>
      </w:r>
      <w:r w:rsidR="00976506" w:rsidRPr="006B17FD">
        <w:rPr>
          <w:szCs w:val="24"/>
        </w:rPr>
        <w:t>he most primitive social</w:t>
      </w:r>
      <w:r w:rsidR="00976506">
        <w:rPr>
          <w:szCs w:val="24"/>
        </w:rPr>
        <w:t>ly complex polities, i.e. chiefdoms</w:t>
      </w:r>
      <w:r w:rsidR="006138C8">
        <w:rPr>
          <w:szCs w:val="24"/>
        </w:rPr>
        <w:t>,</w:t>
      </w:r>
      <w:r w:rsidR="00976506">
        <w:rPr>
          <w:szCs w:val="24"/>
        </w:rPr>
        <w:t xml:space="preserve"> </w:t>
      </w:r>
      <w:r w:rsidR="008315CF">
        <w:rPr>
          <w:szCs w:val="24"/>
        </w:rPr>
        <w:t xml:space="preserve">can </w:t>
      </w:r>
      <w:r>
        <w:rPr>
          <w:szCs w:val="24"/>
        </w:rPr>
        <w:t xml:space="preserve">emerge from simple </w:t>
      </w:r>
      <w:r w:rsidR="00615AFF">
        <w:rPr>
          <w:szCs w:val="24"/>
        </w:rPr>
        <w:t xml:space="preserve">non-complex </w:t>
      </w:r>
      <w:r>
        <w:rPr>
          <w:szCs w:val="24"/>
        </w:rPr>
        <w:t>societies</w:t>
      </w:r>
      <w:r w:rsidR="0052584A">
        <w:rPr>
          <w:szCs w:val="24"/>
        </w:rPr>
        <w:t>.</w:t>
      </w:r>
    </w:p>
    <w:p w14:paraId="3C0ADABD" w14:textId="77777777" w:rsidR="00DA1514" w:rsidRDefault="00DA1514">
      <w:pPr>
        <w:spacing w:line="276" w:lineRule="auto"/>
        <w:rPr>
          <w:szCs w:val="24"/>
        </w:rPr>
      </w:pPr>
      <w:r>
        <w:rPr>
          <w:szCs w:val="24"/>
        </w:rPr>
        <w:br w:type="page"/>
      </w:r>
    </w:p>
    <w:p w14:paraId="288B8311" w14:textId="77777777" w:rsidR="0052584A" w:rsidRDefault="0052584A" w:rsidP="0052584A">
      <w:pPr>
        <w:pStyle w:val="Heading2"/>
      </w:pPr>
      <w:r>
        <w:lastRenderedPageBreak/>
        <w:t>Introduction</w:t>
      </w:r>
    </w:p>
    <w:p w14:paraId="41B00553" w14:textId="18C90E2E" w:rsidR="003A3E85" w:rsidRDefault="003A3E85" w:rsidP="003A3E85">
      <w:pPr>
        <w:pStyle w:val="Heading3"/>
      </w:pPr>
      <w:r>
        <w:t>Motivation</w:t>
      </w:r>
    </w:p>
    <w:p w14:paraId="5D9CEE04" w14:textId="04377A2F" w:rsidR="008F0D55" w:rsidRDefault="008F0D55" w:rsidP="009F5439">
      <w:pPr>
        <w:jc w:val="both"/>
        <w:rPr>
          <w:szCs w:val="24"/>
        </w:rPr>
      </w:pPr>
      <w:r>
        <w:rPr>
          <w:szCs w:val="24"/>
        </w:rPr>
        <w:t>The origins of the social</w:t>
      </w:r>
      <w:r w:rsidR="007C6876">
        <w:rPr>
          <w:szCs w:val="24"/>
        </w:rPr>
        <w:t xml:space="preserve"> life</w:t>
      </w:r>
      <w:r>
        <w:rPr>
          <w:szCs w:val="24"/>
        </w:rPr>
        <w:t xml:space="preserve"> is no less a great wonder to social scientist</w:t>
      </w:r>
      <w:r w:rsidR="007600A2">
        <w:rPr>
          <w:szCs w:val="24"/>
        </w:rPr>
        <w:t>s</w:t>
      </w:r>
      <w:r>
        <w:rPr>
          <w:szCs w:val="24"/>
        </w:rPr>
        <w:t xml:space="preserve"> than what the origins of the universe is to biological or physical scientists.</w:t>
      </w:r>
      <w:r w:rsidR="007600A2">
        <w:rPr>
          <w:szCs w:val="24"/>
        </w:rPr>
        <w:t xml:space="preserve"> Social complexity </w:t>
      </w:r>
      <w:r w:rsidR="00E068D6">
        <w:rPr>
          <w:szCs w:val="24"/>
        </w:rPr>
        <w:t xml:space="preserve">(polities) </w:t>
      </w:r>
      <w:r w:rsidR="007600A2">
        <w:rPr>
          <w:szCs w:val="24"/>
        </w:rPr>
        <w:t xml:space="preserve">started </w:t>
      </w:r>
      <w:r w:rsidR="00E068D6">
        <w:rPr>
          <w:szCs w:val="24"/>
        </w:rPr>
        <w:t xml:space="preserve">emerging </w:t>
      </w:r>
      <w:r w:rsidR="008358D0">
        <w:rPr>
          <w:szCs w:val="24"/>
        </w:rPr>
        <w:t xml:space="preserve">at several places at different times </w:t>
      </w:r>
      <w:r w:rsidR="007600A2">
        <w:rPr>
          <w:szCs w:val="24"/>
        </w:rPr>
        <w:t>long after humans originated</w:t>
      </w:r>
      <w:r w:rsidR="008358D0">
        <w:rPr>
          <w:szCs w:val="24"/>
        </w:rPr>
        <w:t>;</w:t>
      </w:r>
      <w:r w:rsidR="00EA3948">
        <w:rPr>
          <w:szCs w:val="24"/>
        </w:rPr>
        <w:t xml:space="preserve"> but when, how and why</w:t>
      </w:r>
      <w:r w:rsidR="008358D0">
        <w:rPr>
          <w:szCs w:val="24"/>
        </w:rPr>
        <w:t xml:space="preserve"> at those</w:t>
      </w:r>
      <w:r w:rsidR="00EA3948">
        <w:rPr>
          <w:szCs w:val="24"/>
        </w:rPr>
        <w:t xml:space="preserve"> </w:t>
      </w:r>
      <w:r w:rsidR="00D76320">
        <w:rPr>
          <w:szCs w:val="24"/>
        </w:rPr>
        <w:t xml:space="preserve">particular </w:t>
      </w:r>
      <w:r w:rsidR="00EA3948">
        <w:rPr>
          <w:szCs w:val="24"/>
        </w:rPr>
        <w:t>time</w:t>
      </w:r>
      <w:r w:rsidR="008358D0">
        <w:rPr>
          <w:szCs w:val="24"/>
        </w:rPr>
        <w:t xml:space="preserve">s </w:t>
      </w:r>
      <w:r w:rsidR="00D76320">
        <w:rPr>
          <w:szCs w:val="24"/>
        </w:rPr>
        <w:t xml:space="preserve">and </w:t>
      </w:r>
      <w:r w:rsidR="008358D0">
        <w:rPr>
          <w:szCs w:val="24"/>
        </w:rPr>
        <w:t>places</w:t>
      </w:r>
      <w:r w:rsidR="00EA3948">
        <w:rPr>
          <w:szCs w:val="24"/>
        </w:rPr>
        <w:t>?</w:t>
      </w:r>
    </w:p>
    <w:p w14:paraId="3CBB1204" w14:textId="5C013B1F" w:rsidR="00FD424E" w:rsidRDefault="00FD424E" w:rsidP="009F5439">
      <w:pPr>
        <w:jc w:val="both"/>
        <w:rPr>
          <w:szCs w:val="24"/>
        </w:rPr>
      </w:pPr>
      <w:r>
        <w:rPr>
          <w:szCs w:val="24"/>
        </w:rPr>
        <w:t>Besides the intrinsic wonder the politogenesis problem possess, we can list several significant benefits of</w:t>
      </w:r>
      <w:r w:rsidR="00FE5702">
        <w:rPr>
          <w:szCs w:val="24"/>
        </w:rPr>
        <w:t xml:space="preserve"> studying </w:t>
      </w:r>
      <w:r w:rsidR="0018507C">
        <w:rPr>
          <w:szCs w:val="24"/>
        </w:rPr>
        <w:t>this phenomenon.</w:t>
      </w:r>
      <w:r w:rsidR="00720195">
        <w:rPr>
          <w:szCs w:val="24"/>
        </w:rPr>
        <w:t xml:space="preserve"> I will categorize these benefits under thee classes: </w:t>
      </w:r>
      <w:proofErr w:type="spellStart"/>
      <w:r w:rsidR="00720195">
        <w:rPr>
          <w:szCs w:val="24"/>
        </w:rPr>
        <w:t>i</w:t>
      </w:r>
      <w:proofErr w:type="spellEnd"/>
      <w:r w:rsidR="00720195">
        <w:rPr>
          <w:szCs w:val="24"/>
        </w:rPr>
        <w:t xml:space="preserve">) past, ii) present, and iii) future. </w:t>
      </w:r>
      <w:r w:rsidR="00D72ACE">
        <w:rPr>
          <w:szCs w:val="24"/>
        </w:rPr>
        <w:t>First, b</w:t>
      </w:r>
      <w:r w:rsidR="00720195">
        <w:rPr>
          <w:szCs w:val="24"/>
        </w:rPr>
        <w:t>y increasing our understanding about earliest complex societies we could argue more robust theories on development of more complex societies.</w:t>
      </w:r>
      <w:r w:rsidR="003A4B14">
        <w:rPr>
          <w:szCs w:val="24"/>
        </w:rPr>
        <w:t xml:space="preserve"> This is my description for the benefits of the past.</w:t>
      </w:r>
      <w:r w:rsidR="00D72ACE">
        <w:rPr>
          <w:szCs w:val="24"/>
        </w:rPr>
        <w:t xml:space="preserve"> Second, people being identified by the time they live in, it is no easier to comprehend contemporary sociopolitical complexity.</w:t>
      </w:r>
      <w:r w:rsidR="00604543">
        <w:rPr>
          <w:szCs w:val="24"/>
        </w:rPr>
        <w:t xml:space="preserve"> Having a better understanding of the earliest complexity emergence we can detach ourselves and look from a br</w:t>
      </w:r>
      <w:r w:rsidR="000921B7">
        <w:rPr>
          <w:szCs w:val="24"/>
        </w:rPr>
        <w:t>o</w:t>
      </w:r>
      <w:r w:rsidR="00604543">
        <w:rPr>
          <w:szCs w:val="24"/>
        </w:rPr>
        <w:t>ader perspective to the present.</w:t>
      </w:r>
      <w:r w:rsidR="006A2216">
        <w:rPr>
          <w:szCs w:val="24"/>
        </w:rPr>
        <w:t xml:space="preserve"> Last but not least, in order to come up with some possible insights for the future we first have to examine the past.</w:t>
      </w:r>
      <w:r w:rsidR="00CF1624">
        <w:rPr>
          <w:szCs w:val="24"/>
        </w:rPr>
        <w:t xml:space="preserve"> We learn from the past, we test and verify theories again by the data of </w:t>
      </w:r>
      <w:r w:rsidR="00D80CEC">
        <w:rPr>
          <w:szCs w:val="24"/>
        </w:rPr>
        <w:t xml:space="preserve">the </w:t>
      </w:r>
      <w:r w:rsidR="00CF1624">
        <w:rPr>
          <w:szCs w:val="24"/>
        </w:rPr>
        <w:t xml:space="preserve">past and also </w:t>
      </w:r>
      <w:r w:rsidR="0080362F">
        <w:rPr>
          <w:szCs w:val="24"/>
        </w:rPr>
        <w:t xml:space="preserve">of </w:t>
      </w:r>
      <w:r w:rsidR="00D80CEC">
        <w:rPr>
          <w:szCs w:val="24"/>
        </w:rPr>
        <w:t xml:space="preserve">the </w:t>
      </w:r>
      <w:r w:rsidR="00CF1624">
        <w:rPr>
          <w:szCs w:val="24"/>
        </w:rPr>
        <w:t>pre</w:t>
      </w:r>
      <w:r w:rsidR="0080362F">
        <w:rPr>
          <w:szCs w:val="24"/>
        </w:rPr>
        <w:t>sent and thus we try to predict the future.</w:t>
      </w:r>
    </w:p>
    <w:p w14:paraId="7AE939E6" w14:textId="605F227D" w:rsidR="00FD424E" w:rsidRDefault="00FD424E" w:rsidP="00FD424E">
      <w:pPr>
        <w:pStyle w:val="Heading3"/>
      </w:pPr>
      <w:r>
        <w:t>Simple and Complex Societies</w:t>
      </w:r>
    </w:p>
    <w:p w14:paraId="412D2618" w14:textId="40AFE137" w:rsidR="00D80EDF" w:rsidRDefault="0066028C" w:rsidP="009F5439">
      <w:pPr>
        <w:jc w:val="both"/>
        <w:rPr>
          <w:szCs w:val="24"/>
        </w:rPr>
      </w:pPr>
      <w:r>
        <w:rPr>
          <w:szCs w:val="24"/>
        </w:rPr>
        <w:t>At the beginning, h</w:t>
      </w:r>
      <w:r w:rsidR="00D80EDF">
        <w:rPr>
          <w:szCs w:val="24"/>
        </w:rPr>
        <w:t xml:space="preserve">umans used to be living in simple societies. </w:t>
      </w:r>
      <w:r w:rsidR="0052584A">
        <w:rPr>
          <w:szCs w:val="24"/>
        </w:rPr>
        <w:t>M</w:t>
      </w:r>
      <w:r w:rsidR="008B720B">
        <w:rPr>
          <w:szCs w:val="24"/>
        </w:rPr>
        <w:t xml:space="preserve">embers </w:t>
      </w:r>
      <w:r w:rsidR="0052584A">
        <w:rPr>
          <w:szCs w:val="24"/>
        </w:rPr>
        <w:t xml:space="preserve">of </w:t>
      </w:r>
      <w:r w:rsidR="00D80EDF">
        <w:rPr>
          <w:szCs w:val="24"/>
        </w:rPr>
        <w:t xml:space="preserve">these </w:t>
      </w:r>
      <w:r w:rsidR="0052584A">
        <w:rPr>
          <w:szCs w:val="24"/>
        </w:rPr>
        <w:t xml:space="preserve">simple, non-complex societies </w:t>
      </w:r>
      <w:r>
        <w:rPr>
          <w:szCs w:val="24"/>
        </w:rPr>
        <w:t>were</w:t>
      </w:r>
      <w:r w:rsidR="00EB1D08">
        <w:rPr>
          <w:szCs w:val="24"/>
        </w:rPr>
        <w:t xml:space="preserve"> </w:t>
      </w:r>
      <w:r w:rsidR="008B720B">
        <w:rPr>
          <w:szCs w:val="24"/>
        </w:rPr>
        <w:t>socially unrank</w:t>
      </w:r>
      <w:r w:rsidR="0052584A">
        <w:rPr>
          <w:szCs w:val="24"/>
        </w:rPr>
        <w:t>ed</w:t>
      </w:r>
      <w:r w:rsidR="00902FA7">
        <w:rPr>
          <w:szCs w:val="24"/>
        </w:rPr>
        <w:t xml:space="preserve"> (</w:t>
      </w:r>
      <w:r w:rsidR="00CF3C23">
        <w:rPr>
          <w:szCs w:val="24"/>
        </w:rPr>
        <w:t xml:space="preserve">i.e., </w:t>
      </w:r>
      <w:r w:rsidR="00902FA7">
        <w:rPr>
          <w:szCs w:val="24"/>
        </w:rPr>
        <w:t>egalitarian)</w:t>
      </w:r>
      <w:r w:rsidR="0052584A">
        <w:rPr>
          <w:szCs w:val="24"/>
        </w:rPr>
        <w:t xml:space="preserve">, </w:t>
      </w:r>
      <w:r w:rsidR="00EB1D08">
        <w:rPr>
          <w:szCs w:val="24"/>
        </w:rPr>
        <w:t xml:space="preserve">they </w:t>
      </w:r>
      <w:r w:rsidR="00902FA7">
        <w:rPr>
          <w:szCs w:val="24"/>
        </w:rPr>
        <w:t>d</w:t>
      </w:r>
      <w:r w:rsidR="00D80EDF">
        <w:rPr>
          <w:szCs w:val="24"/>
        </w:rPr>
        <w:t>id</w:t>
      </w:r>
      <w:r w:rsidR="00902FA7">
        <w:rPr>
          <w:szCs w:val="24"/>
        </w:rPr>
        <w:t xml:space="preserve"> not </w:t>
      </w:r>
      <w:r w:rsidR="00E04931">
        <w:rPr>
          <w:szCs w:val="24"/>
        </w:rPr>
        <w:t xml:space="preserve">have </w:t>
      </w:r>
      <w:r w:rsidR="00EB1D08">
        <w:rPr>
          <w:szCs w:val="24"/>
        </w:rPr>
        <w:t xml:space="preserve">any </w:t>
      </w:r>
      <w:r w:rsidR="00DE61A3">
        <w:rPr>
          <w:szCs w:val="24"/>
        </w:rPr>
        <w:t>centralized</w:t>
      </w:r>
      <w:r w:rsidR="00E04931">
        <w:rPr>
          <w:szCs w:val="24"/>
        </w:rPr>
        <w:t xml:space="preserve"> managements</w:t>
      </w:r>
      <w:r w:rsidR="008B720B">
        <w:rPr>
          <w:szCs w:val="24"/>
        </w:rPr>
        <w:t xml:space="preserve">, </w:t>
      </w:r>
      <w:r w:rsidR="00DE61A3">
        <w:rPr>
          <w:szCs w:val="24"/>
        </w:rPr>
        <w:t xml:space="preserve">and </w:t>
      </w:r>
      <w:r w:rsidR="00602E7A">
        <w:rPr>
          <w:szCs w:val="24"/>
        </w:rPr>
        <w:t>the</w:t>
      </w:r>
      <w:r w:rsidR="00BB5449">
        <w:rPr>
          <w:szCs w:val="24"/>
        </w:rPr>
        <w:t>ir</w:t>
      </w:r>
      <w:r w:rsidR="00602E7A">
        <w:rPr>
          <w:szCs w:val="24"/>
        </w:rPr>
        <w:t xml:space="preserve"> </w:t>
      </w:r>
      <w:r w:rsidR="00F37A4E">
        <w:rPr>
          <w:szCs w:val="24"/>
        </w:rPr>
        <w:t xml:space="preserve">social </w:t>
      </w:r>
      <w:r w:rsidR="00DE61A3">
        <w:rPr>
          <w:szCs w:val="24"/>
        </w:rPr>
        <w:t xml:space="preserve">relations </w:t>
      </w:r>
      <w:r w:rsidR="00D80EDF">
        <w:rPr>
          <w:szCs w:val="24"/>
        </w:rPr>
        <w:t>we</w:t>
      </w:r>
      <w:r w:rsidR="00DE61A3">
        <w:rPr>
          <w:szCs w:val="24"/>
        </w:rPr>
        <w:t xml:space="preserve">re </w:t>
      </w:r>
      <w:r w:rsidR="008B720B">
        <w:rPr>
          <w:szCs w:val="24"/>
        </w:rPr>
        <w:t>primarily based on kin-relations</w:t>
      </w:r>
      <w:r w:rsidR="00DE61A3">
        <w:rPr>
          <w:szCs w:val="24"/>
        </w:rPr>
        <w:t>.</w:t>
      </w:r>
    </w:p>
    <w:p w14:paraId="79EC56D4" w14:textId="66170661" w:rsidR="009F5439" w:rsidRDefault="00D80EDF" w:rsidP="009F5439">
      <w:pPr>
        <w:jc w:val="both"/>
        <w:rPr>
          <w:rFonts w:ascii="Calibri" w:hAnsi="Calibri"/>
          <w:szCs w:val="24"/>
        </w:rPr>
      </w:pPr>
      <w:r>
        <w:rPr>
          <w:szCs w:val="24"/>
        </w:rPr>
        <w:lastRenderedPageBreak/>
        <w:t xml:space="preserve">Complex societies differentiate from simple ones in several ways. The most prominent </w:t>
      </w:r>
      <w:r>
        <w:rPr>
          <w:szCs w:val="24"/>
        </w:rPr>
        <w:t xml:space="preserve">feature </w:t>
      </w:r>
      <w:r>
        <w:rPr>
          <w:szCs w:val="24"/>
        </w:rPr>
        <w:t>of socially complex societies is that</w:t>
      </w:r>
      <w:r w:rsidR="00EB1D08">
        <w:rPr>
          <w:szCs w:val="24"/>
        </w:rPr>
        <w:t xml:space="preserve">, even in </w:t>
      </w:r>
      <w:r w:rsidR="00902FA7">
        <w:rPr>
          <w:szCs w:val="24"/>
        </w:rPr>
        <w:t>the simplest complex societies</w:t>
      </w:r>
      <w:r w:rsidR="00EB1D08">
        <w:rPr>
          <w:szCs w:val="24"/>
        </w:rPr>
        <w:t xml:space="preserve"> (i.e. chiefdoms</w:t>
      </w:r>
      <w:r w:rsidR="00902FA7">
        <w:rPr>
          <w:szCs w:val="24"/>
        </w:rPr>
        <w:t xml:space="preserve">) political and economic power is exercised by a single person </w:t>
      </w:r>
      <w:r w:rsidR="00BE54A3">
        <w:rPr>
          <w:szCs w:val="24"/>
        </w:rPr>
        <w:t>(</w:t>
      </w:r>
      <w:r>
        <w:rPr>
          <w:szCs w:val="24"/>
        </w:rPr>
        <w:t xml:space="preserve">a </w:t>
      </w:r>
      <w:r w:rsidR="00BE54A3">
        <w:rPr>
          <w:szCs w:val="24"/>
        </w:rPr>
        <w:t>chief)</w:t>
      </w:r>
      <w:r w:rsidR="00560031">
        <w:rPr>
          <w:szCs w:val="24"/>
        </w:rPr>
        <w:t xml:space="preserve"> who is</w:t>
      </w:r>
      <w:r w:rsidR="00BE54A3">
        <w:rPr>
          <w:szCs w:val="24"/>
        </w:rPr>
        <w:t xml:space="preserve"> </w:t>
      </w:r>
      <w:r w:rsidR="00C477EC">
        <w:rPr>
          <w:szCs w:val="24"/>
        </w:rPr>
        <w:t>supported by</w:t>
      </w:r>
      <w:r w:rsidR="00902FA7">
        <w:rPr>
          <w:szCs w:val="24"/>
        </w:rPr>
        <w:t xml:space="preserve"> a group of persons </w:t>
      </w:r>
      <w:r w:rsidR="00C477EC">
        <w:rPr>
          <w:szCs w:val="24"/>
        </w:rPr>
        <w:t xml:space="preserve">where each </w:t>
      </w:r>
      <w:r>
        <w:rPr>
          <w:szCs w:val="24"/>
        </w:rPr>
        <w:t xml:space="preserve">of these supporters </w:t>
      </w:r>
      <w:r w:rsidR="00C477EC">
        <w:rPr>
          <w:szCs w:val="24"/>
        </w:rPr>
        <w:t xml:space="preserve">rules </w:t>
      </w:r>
      <w:r>
        <w:rPr>
          <w:szCs w:val="24"/>
        </w:rPr>
        <w:t xml:space="preserve">their own </w:t>
      </w:r>
      <w:r w:rsidR="00C477EC">
        <w:rPr>
          <w:szCs w:val="24"/>
        </w:rPr>
        <w:t>local</w:t>
      </w:r>
      <w:r w:rsidR="00902FA7">
        <w:rPr>
          <w:szCs w:val="24"/>
        </w:rPr>
        <w:t xml:space="preserve"> communities. Therefore, </w:t>
      </w:r>
      <w:r w:rsidR="00FD103A">
        <w:rPr>
          <w:szCs w:val="24"/>
        </w:rPr>
        <w:t>chiefdoms</w:t>
      </w:r>
      <w:r w:rsidR="00BE54A3">
        <w:rPr>
          <w:szCs w:val="24"/>
        </w:rPr>
        <w:t xml:space="preserve"> are </w:t>
      </w:r>
      <w:r w:rsidR="00902FA7">
        <w:rPr>
          <w:szCs w:val="24"/>
        </w:rPr>
        <w:t>social</w:t>
      </w:r>
      <w:r w:rsidR="00BE54A3">
        <w:rPr>
          <w:szCs w:val="24"/>
        </w:rPr>
        <w:t>ly ranked, have</w:t>
      </w:r>
      <w:r w:rsidR="00902FA7">
        <w:rPr>
          <w:szCs w:val="24"/>
        </w:rPr>
        <w:t xml:space="preserve"> a specialized management, </w:t>
      </w:r>
      <w:r w:rsidR="00BE54A3">
        <w:rPr>
          <w:szCs w:val="24"/>
        </w:rPr>
        <w:t>and the social relations are non-kinship based</w:t>
      </w:r>
      <w:r w:rsidR="009F5439">
        <w:rPr>
          <w:szCs w:val="24"/>
        </w:rPr>
        <w:t xml:space="preserve"> </w:t>
      </w:r>
      <w:r w:rsidR="009F5439">
        <w:rPr>
          <w:rFonts w:ascii="Calibri" w:hAnsi="Calibri"/>
          <w:szCs w:val="24"/>
        </w:rPr>
        <w:fldChar w:fldCharType="begin"/>
      </w:r>
      <w:r w:rsidR="00566A26">
        <w:rPr>
          <w:rFonts w:ascii="Calibri" w:hAnsi="Calibri"/>
          <w:szCs w:val="24"/>
        </w:rPr>
        <w:instrText xml:space="preserve"> ADDIN ZOTERO_ITEM CSL_CITATION {"citationID":"G80MAL5r","properties":{"formattedCitation":"(Cioffi-Revilla 2014)","plainCitation":"(Cioffi-Revilla 2014)"},"citationItems":[{"id":594,"uris":["http://zotero.org/users/1786553/items/8MX6D7BT"],"uri":["http://zotero.org/users/1786553/items/8MX6D7BT"],"itemData":{"id":594,"type":"report","title":"A Formal Theory of Politogenesis: Towards an Agent Simulation of Social Complexity Origins","publisher":"Social Science Research Network","publisher-place":"Rochester, NY","genre":"SSRN Scholarly Paper","source":"papers.ssrn.com","event-place":"Rochester, NY","abstract":"Agent-based social simulation models are beginning to make significant contributions to scientific understanding of origins of human social complexity (politogenesis). However, social theory remains unclear about the prerequisites of social complexity origins; about things people must have known before the simplest societies could self-organize. In addition, there is a paucity of formal theories of politogenesis. I present a formal mathematical theory of social complexity focused on the phase of human history preceding its initial emergence in selected world regions ca. 10,000 years ago (early Holocene epoch). The formalism uses probability theory and analysis to derive a set of basic, testable results. The main prediction of the theory supports the rare nature of initial social complexity, consistent with observation. Further geospatial applications of the theory predict expected locations for politogenesis, based on prior, causal, theoretically predicted potentials.","URL":"http://papers.ssrn.com/abstract=2429322","number":"ID 2429322","shortTitle":"A Formal Theory of Politogenesis","author":[{"family":"Cioffi-Revilla","given":"Claudio"}],"issued":{"date-parts":[["2014",4,25]]},"accessed":{"date-parts":[["2014",11,6]]}}}],"schema":"https://github.com/citation-style-language/schema/raw/master/csl-citation.json"} </w:instrText>
      </w:r>
      <w:r w:rsidR="009F5439">
        <w:rPr>
          <w:rFonts w:ascii="Calibri" w:hAnsi="Calibri"/>
          <w:szCs w:val="24"/>
        </w:rPr>
        <w:fldChar w:fldCharType="separate"/>
      </w:r>
      <w:r w:rsidR="009F5439">
        <w:rPr>
          <w:rFonts w:ascii="Calibri" w:hAnsi="Calibri"/>
          <w:noProof/>
          <w:szCs w:val="24"/>
        </w:rPr>
        <w:t>(Cioffi-Revilla 2014)</w:t>
      </w:r>
      <w:r w:rsidR="009F5439">
        <w:rPr>
          <w:rFonts w:ascii="Calibri" w:hAnsi="Calibri"/>
          <w:szCs w:val="24"/>
        </w:rPr>
        <w:fldChar w:fldCharType="end"/>
      </w:r>
      <w:r w:rsidR="009F5439">
        <w:rPr>
          <w:rFonts w:ascii="Calibri" w:hAnsi="Calibri"/>
          <w:szCs w:val="24"/>
        </w:rPr>
        <w:t>.</w:t>
      </w:r>
    </w:p>
    <w:p w14:paraId="526146C3" w14:textId="741A82FF" w:rsidR="006B6371" w:rsidRDefault="006B6371" w:rsidP="00CF70E8">
      <w:pPr>
        <w:jc w:val="both"/>
        <w:rPr>
          <w:rFonts w:asciiTheme="majorHAnsi" w:eastAsiaTheme="majorEastAsia" w:hAnsiTheme="majorHAnsi" w:cstheme="majorBidi"/>
          <w:b/>
          <w:bCs/>
          <w:color w:val="4F81BD" w:themeColor="accent1"/>
        </w:rPr>
      </w:pPr>
      <w:r w:rsidRPr="006B6371">
        <w:rPr>
          <w:rFonts w:asciiTheme="majorHAnsi" w:eastAsiaTheme="majorEastAsia" w:hAnsiTheme="majorHAnsi" w:cstheme="majorBidi"/>
          <w:b/>
          <w:bCs/>
          <w:color w:val="4F81BD" w:themeColor="accent1"/>
        </w:rPr>
        <w:t>Social Theories of Politogenesis</w:t>
      </w:r>
    </w:p>
    <w:p w14:paraId="7FA66930" w14:textId="45CE8BBF" w:rsidR="00CC11D3" w:rsidRDefault="00CC11D3" w:rsidP="00CC11D3">
      <w:pPr>
        <w:pStyle w:val="Heading3"/>
      </w:pPr>
      <w:r>
        <w:t>Narrative Theories</w:t>
      </w:r>
    </w:p>
    <w:p w14:paraId="5F20AA20" w14:textId="3A0108B5" w:rsidR="002E5902" w:rsidRDefault="00CF70E8" w:rsidP="00CF70E8">
      <w:pPr>
        <w:jc w:val="both"/>
        <w:rPr>
          <w:rFonts w:ascii="Calibri" w:hAnsi="Calibri"/>
          <w:szCs w:val="24"/>
        </w:rPr>
      </w:pPr>
      <w:r>
        <w:rPr>
          <w:rFonts w:ascii="Calibri" w:hAnsi="Calibri"/>
          <w:szCs w:val="24"/>
        </w:rPr>
        <w:t xml:space="preserve">We first see the discussion on the origins of polities in the social contract theory of Rousseau </w:t>
      </w:r>
      <w:r>
        <w:rPr>
          <w:rFonts w:ascii="Calibri" w:hAnsi="Calibri"/>
        </w:rPr>
        <w:fldChar w:fldCharType="begin"/>
      </w:r>
      <w:r>
        <w:rPr>
          <w:rFonts w:ascii="Calibri" w:hAnsi="Calibri"/>
        </w:rPr>
        <w:instrText xml:space="preserve"> ADDIN ZOTERO_ITEM CSL_CITATION {"citationID":"F2VMDEp7","properties":{"formattedCitation":"(Rousseau 1762)","plainCitation":"(Rousseau 1762)"},"citationItems":[{"id":240,"uris":["http://zotero.org/users/1786553/items/93DRJJKC"],"uri":["http://zotero.org/users/1786553/items/93DRJJKC"],"itemData":{"id":240,"type":"article-journal","title":"Du contrat social ou Principes de droit politique","container-title":"Oeuvres complètes","volume":"3","author":[{"family":"Rousseau","given":"Jean-Jacques"}],"issued":{"date-parts":[["1762"]]}}}],"schema":"https://github.com/citation-style-language/schema/raw/master/csl-citation.json"} </w:instrText>
      </w:r>
      <w:r>
        <w:rPr>
          <w:rFonts w:ascii="Calibri" w:hAnsi="Calibri"/>
        </w:rPr>
        <w:fldChar w:fldCharType="separate"/>
      </w:r>
      <w:r>
        <w:rPr>
          <w:rFonts w:ascii="Calibri" w:hAnsi="Calibri"/>
          <w:noProof/>
        </w:rPr>
        <w:t>(Rousseau 1762)</w:t>
      </w:r>
      <w:r>
        <w:rPr>
          <w:rFonts w:ascii="Calibri" w:hAnsi="Calibri"/>
        </w:rPr>
        <w:fldChar w:fldCharType="end"/>
      </w:r>
      <w:r>
        <w:rPr>
          <w:rFonts w:ascii="Calibri" w:hAnsi="Calibri"/>
          <w:szCs w:val="24"/>
        </w:rPr>
        <w:t>.</w:t>
      </w:r>
      <w:r w:rsidR="006B6371">
        <w:rPr>
          <w:rFonts w:ascii="Calibri" w:hAnsi="Calibri"/>
          <w:szCs w:val="24"/>
        </w:rPr>
        <w:t xml:space="preserve"> He claimed that </w:t>
      </w:r>
      <w:r w:rsidR="006B6371" w:rsidRPr="006B6371">
        <w:rPr>
          <w:rFonts w:ascii="Calibri" w:hAnsi="Calibri"/>
          <w:szCs w:val="24"/>
        </w:rPr>
        <w:t>hunter-gatherer society were egalitarian and lacked social institutions for collective governance</w:t>
      </w:r>
      <w:r w:rsidR="006B6371">
        <w:rPr>
          <w:rFonts w:ascii="Calibri" w:hAnsi="Calibri"/>
          <w:szCs w:val="24"/>
        </w:rPr>
        <w:t xml:space="preserve">. This indeed came out to be true and </w:t>
      </w:r>
      <w:r w:rsidR="006B6371" w:rsidRPr="006B6371">
        <w:rPr>
          <w:rFonts w:ascii="Calibri" w:hAnsi="Calibri"/>
          <w:szCs w:val="24"/>
        </w:rPr>
        <w:t xml:space="preserve">proved </w:t>
      </w:r>
      <w:r w:rsidR="006B6371">
        <w:rPr>
          <w:rFonts w:ascii="Calibri" w:hAnsi="Calibri"/>
          <w:szCs w:val="24"/>
        </w:rPr>
        <w:t xml:space="preserve">with new empirical </w:t>
      </w:r>
      <w:r w:rsidR="00323192">
        <w:rPr>
          <w:rFonts w:ascii="Calibri" w:hAnsi="Calibri"/>
          <w:szCs w:val="24"/>
        </w:rPr>
        <w:t>data attained by the excavations in</w:t>
      </w:r>
      <w:r w:rsidR="006B6371" w:rsidRPr="006B6371">
        <w:rPr>
          <w:rFonts w:ascii="Calibri" w:hAnsi="Calibri"/>
          <w:szCs w:val="24"/>
        </w:rPr>
        <w:t xml:space="preserve"> 20th century</w:t>
      </w:r>
      <w:r w:rsidR="006B6371">
        <w:rPr>
          <w:rFonts w:ascii="Calibri" w:hAnsi="Calibri"/>
          <w:szCs w:val="24"/>
        </w:rPr>
        <w:t>.</w:t>
      </w:r>
      <w:r>
        <w:rPr>
          <w:rFonts w:ascii="Calibri" w:hAnsi="Calibri"/>
          <w:szCs w:val="24"/>
        </w:rPr>
        <w:t xml:space="preserve"> Some other </w:t>
      </w:r>
      <w:r w:rsidR="002E5902">
        <w:rPr>
          <w:rFonts w:ascii="Calibri" w:hAnsi="Calibri"/>
          <w:szCs w:val="24"/>
        </w:rPr>
        <w:t xml:space="preserve">supportive </w:t>
      </w:r>
      <w:r>
        <w:rPr>
          <w:rFonts w:ascii="Calibri" w:hAnsi="Calibri"/>
          <w:szCs w:val="24"/>
        </w:rPr>
        <w:t>narrative and formal social theories of politogenesis have also been introduced since then.</w:t>
      </w:r>
    </w:p>
    <w:p w14:paraId="68193931" w14:textId="77777777" w:rsidR="002E5902" w:rsidRDefault="002E5902" w:rsidP="00CF70E8">
      <w:pPr>
        <w:jc w:val="both"/>
        <w:rPr>
          <w:rFonts w:ascii="Calibri" w:hAnsi="Calibri"/>
          <w:szCs w:val="24"/>
        </w:rPr>
      </w:pPr>
      <w:r>
        <w:rPr>
          <w:rFonts w:ascii="Calibri" w:hAnsi="Calibri"/>
          <w:szCs w:val="24"/>
        </w:rPr>
        <w:t>According to contract theory, after the end of the latest glacial period natural bounties flourished in some places, therefore a</w:t>
      </w:r>
      <w:r w:rsidRPr="002E5902">
        <w:rPr>
          <w:rFonts w:ascii="Calibri" w:hAnsi="Calibri"/>
          <w:szCs w:val="24"/>
        </w:rPr>
        <w:t xml:space="preserve"> “contract” emerged between socia</w:t>
      </w:r>
      <w:r>
        <w:rPr>
          <w:rFonts w:ascii="Calibri" w:hAnsi="Calibri"/>
          <w:szCs w:val="24"/>
        </w:rPr>
        <w:t>l groups of haves and have-nots.</w:t>
      </w:r>
      <w:r w:rsidRPr="002E5902">
        <w:rPr>
          <w:rFonts w:ascii="Calibri" w:hAnsi="Calibri"/>
          <w:szCs w:val="24"/>
        </w:rPr>
        <w:t xml:space="preserve"> </w:t>
      </w:r>
      <w:r>
        <w:rPr>
          <w:rFonts w:ascii="Calibri" w:hAnsi="Calibri"/>
          <w:szCs w:val="24"/>
        </w:rPr>
        <w:t xml:space="preserve">Finally, </w:t>
      </w:r>
      <w:r w:rsidRPr="002E5902">
        <w:rPr>
          <w:rFonts w:ascii="Calibri" w:hAnsi="Calibri"/>
          <w:szCs w:val="24"/>
        </w:rPr>
        <w:t>by joining in civil society all sides enjoy</w:t>
      </w:r>
      <w:r>
        <w:rPr>
          <w:rFonts w:ascii="Calibri" w:hAnsi="Calibri"/>
          <w:szCs w:val="24"/>
        </w:rPr>
        <w:t>ed</w:t>
      </w:r>
      <w:r w:rsidRPr="002E5902">
        <w:rPr>
          <w:rFonts w:ascii="Calibri" w:hAnsi="Calibri"/>
          <w:szCs w:val="24"/>
        </w:rPr>
        <w:t xml:space="preserve"> the rule of law against excessive oppression by the strongest or wealthiest.</w:t>
      </w:r>
    </w:p>
    <w:p w14:paraId="63506D0F" w14:textId="315E298F" w:rsidR="00444460" w:rsidRDefault="00444460" w:rsidP="00CF70E8">
      <w:pPr>
        <w:jc w:val="both"/>
        <w:rPr>
          <w:rFonts w:ascii="Calibri" w:hAnsi="Calibri"/>
          <w:szCs w:val="24"/>
        </w:rPr>
      </w:pPr>
      <w:r>
        <w:rPr>
          <w:rFonts w:ascii="Calibri" w:hAnsi="Calibri"/>
          <w:szCs w:val="24"/>
        </w:rPr>
        <w:t>Modern narratives explain</w:t>
      </w:r>
      <w:r w:rsidR="006606FD">
        <w:rPr>
          <w:rFonts w:ascii="Calibri" w:hAnsi="Calibri"/>
          <w:szCs w:val="24"/>
        </w:rPr>
        <w:t xml:space="preserve"> how chiefdoms used to operate </w:t>
      </w:r>
      <w:r>
        <w:rPr>
          <w:rFonts w:ascii="Calibri" w:hAnsi="Calibri"/>
          <w:szCs w:val="24"/>
        </w:rPr>
        <w:t xml:space="preserve">based on three strategies. </w:t>
      </w:r>
      <w:r w:rsidR="006606FD">
        <w:rPr>
          <w:rFonts w:ascii="Calibri" w:hAnsi="Calibri"/>
          <w:szCs w:val="24"/>
        </w:rPr>
        <w:t>First, c</w:t>
      </w:r>
      <w:r>
        <w:rPr>
          <w:rFonts w:ascii="Calibri" w:hAnsi="Calibri"/>
          <w:szCs w:val="24"/>
        </w:rPr>
        <w:t>hiefs had to have</w:t>
      </w:r>
      <w:r w:rsidRPr="00444460">
        <w:rPr>
          <w:rFonts w:ascii="Calibri" w:hAnsi="Calibri"/>
          <w:szCs w:val="24"/>
        </w:rPr>
        <w:t xml:space="preserve"> </w:t>
      </w:r>
      <w:r>
        <w:rPr>
          <w:rFonts w:ascii="Calibri" w:hAnsi="Calibri"/>
          <w:szCs w:val="24"/>
        </w:rPr>
        <w:t>c</w:t>
      </w:r>
      <w:r w:rsidRPr="00444460">
        <w:rPr>
          <w:rFonts w:ascii="Calibri" w:hAnsi="Calibri"/>
          <w:szCs w:val="24"/>
        </w:rPr>
        <w:t>ontrol over precious goods</w:t>
      </w:r>
      <w:r w:rsidR="006606FD">
        <w:rPr>
          <w:rFonts w:ascii="Calibri" w:hAnsi="Calibri"/>
          <w:szCs w:val="24"/>
        </w:rPr>
        <w:t xml:space="preserve"> (material or spiritual); second strategy is</w:t>
      </w:r>
      <w:r w:rsidRPr="00444460">
        <w:rPr>
          <w:rFonts w:ascii="Calibri" w:hAnsi="Calibri"/>
          <w:szCs w:val="24"/>
        </w:rPr>
        <w:t xml:space="preserve"> </w:t>
      </w:r>
      <w:r>
        <w:rPr>
          <w:rFonts w:ascii="Calibri" w:hAnsi="Calibri"/>
          <w:szCs w:val="24"/>
        </w:rPr>
        <w:t>t</w:t>
      </w:r>
      <w:r w:rsidRPr="00444460">
        <w:rPr>
          <w:rFonts w:ascii="Calibri" w:hAnsi="Calibri"/>
          <w:szCs w:val="24"/>
        </w:rPr>
        <w:t>ributary</w:t>
      </w:r>
      <w:r w:rsidR="006606FD">
        <w:rPr>
          <w:rFonts w:ascii="Calibri" w:hAnsi="Calibri"/>
          <w:szCs w:val="24"/>
        </w:rPr>
        <w:t xml:space="preserve"> (</w:t>
      </w:r>
      <w:r w:rsidR="006606FD" w:rsidRPr="006606FD">
        <w:rPr>
          <w:rFonts w:ascii="Calibri" w:hAnsi="Calibri"/>
          <w:szCs w:val="24"/>
        </w:rPr>
        <w:t>in acknowledgment of subjugation</w:t>
      </w:r>
      <w:r w:rsidR="006606FD">
        <w:rPr>
          <w:rFonts w:ascii="Calibri" w:hAnsi="Calibri"/>
          <w:szCs w:val="24"/>
        </w:rPr>
        <w:t>)</w:t>
      </w:r>
      <w:r w:rsidRPr="00444460">
        <w:rPr>
          <w:rFonts w:ascii="Calibri" w:hAnsi="Calibri"/>
          <w:szCs w:val="24"/>
        </w:rPr>
        <w:t>,</w:t>
      </w:r>
      <w:r>
        <w:rPr>
          <w:rFonts w:ascii="Calibri" w:hAnsi="Calibri"/>
          <w:szCs w:val="24"/>
        </w:rPr>
        <w:t xml:space="preserve"> and</w:t>
      </w:r>
      <w:r w:rsidR="006606FD">
        <w:rPr>
          <w:rFonts w:ascii="Calibri" w:hAnsi="Calibri"/>
          <w:szCs w:val="24"/>
        </w:rPr>
        <w:t xml:space="preserve"> the last one is</w:t>
      </w:r>
      <w:r w:rsidRPr="00444460">
        <w:rPr>
          <w:rFonts w:ascii="Calibri" w:hAnsi="Calibri"/>
          <w:szCs w:val="24"/>
        </w:rPr>
        <w:t xml:space="preserve"> </w:t>
      </w:r>
      <w:r>
        <w:rPr>
          <w:rFonts w:ascii="Calibri" w:hAnsi="Calibri"/>
          <w:szCs w:val="24"/>
        </w:rPr>
        <w:t>r</w:t>
      </w:r>
      <w:r w:rsidRPr="00444460">
        <w:rPr>
          <w:rFonts w:ascii="Calibri" w:hAnsi="Calibri"/>
          <w:szCs w:val="24"/>
        </w:rPr>
        <w:t>edistribution (p</w:t>
      </w:r>
      <w:r w:rsidR="006606FD">
        <w:rPr>
          <w:rFonts w:ascii="Calibri" w:hAnsi="Calibri"/>
          <w:szCs w:val="24"/>
        </w:rPr>
        <w:t xml:space="preserve">ayoff in </w:t>
      </w:r>
      <w:r w:rsidR="006606FD">
        <w:rPr>
          <w:rFonts w:ascii="Calibri" w:hAnsi="Calibri"/>
          <w:szCs w:val="24"/>
        </w:rPr>
        <w:lastRenderedPageBreak/>
        <w:t>exchange of obedience).</w:t>
      </w:r>
      <w:r w:rsidR="00BA2D61">
        <w:rPr>
          <w:rFonts w:ascii="Calibri" w:hAnsi="Calibri"/>
          <w:szCs w:val="24"/>
        </w:rPr>
        <w:t xml:space="preserve"> We see that the question of how chiefdoms emerge (</w:t>
      </w:r>
      <w:r w:rsidR="00BA2D61" w:rsidRPr="00BA2D61">
        <w:rPr>
          <w:rFonts w:ascii="Calibri" w:hAnsi="Calibri"/>
          <w:i/>
          <w:szCs w:val="24"/>
        </w:rPr>
        <w:t>not operate</w:t>
      </w:r>
      <w:r w:rsidR="00BA2D61">
        <w:rPr>
          <w:rFonts w:ascii="Calibri" w:hAnsi="Calibri"/>
          <w:szCs w:val="24"/>
        </w:rPr>
        <w:t xml:space="preserve">) is ignored in </w:t>
      </w:r>
      <w:r w:rsidR="00B93236">
        <w:rPr>
          <w:rFonts w:ascii="Calibri" w:hAnsi="Calibri"/>
          <w:szCs w:val="24"/>
        </w:rPr>
        <w:t>most of these studies</w:t>
      </w:r>
      <w:r w:rsidR="00BA2D61">
        <w:rPr>
          <w:rFonts w:ascii="Calibri" w:hAnsi="Calibri"/>
          <w:szCs w:val="24"/>
        </w:rPr>
        <w:t>.</w:t>
      </w:r>
    </w:p>
    <w:p w14:paraId="1FD3E8DE" w14:textId="2AB4D568" w:rsidR="00CC11D3" w:rsidRDefault="00CC11D3" w:rsidP="00CC11D3">
      <w:pPr>
        <w:pStyle w:val="Heading3"/>
      </w:pPr>
      <w:r>
        <w:t>Formal Theories</w:t>
      </w:r>
    </w:p>
    <w:p w14:paraId="114DE559" w14:textId="77777777" w:rsidR="00026836" w:rsidRDefault="007E097F" w:rsidP="000D2313">
      <w:pPr>
        <w:jc w:val="both"/>
      </w:pPr>
      <w:r>
        <w:t xml:space="preserve">In </w:t>
      </w:r>
      <w:r w:rsidRPr="007E097F">
        <w:rPr>
          <w:i/>
        </w:rPr>
        <w:t>Looking at History Through Mathematics</w:t>
      </w:r>
      <w:r>
        <w:t xml:space="preserve"> </w:t>
      </w:r>
      <w:r>
        <w:fldChar w:fldCharType="begin"/>
      </w:r>
      <w:r>
        <w:instrText xml:space="preserve"> ADDIN ZOTERO_ITEM CSL_CITATION {"citationID":"oU716fmG","properties":{"formattedCitation":"(Rashevsky 1968)","plainCitation":"(Rashevsky 1968)"},"citationItems":[{"id":693,"uris":["http://zotero.org/users/1786553/items/CKWP38JM"],"uri":["http://zotero.org/users/1786553/items/CKWP38JM"],"itemData":{"id":693,"type":"book","title":"Looking at history through mathematics","publisher":"M.I.T. Press","number-of-pages":"232","source":"Google Books","language":"en","author":[{"family":"Rashevsky","given":"Nicolas"}],"issued":{"date-parts":[["1968"]]}}}],"schema":"https://github.com/citation-style-language/schema/raw/master/csl-citation.json"} </w:instrText>
      </w:r>
      <w:r>
        <w:fldChar w:fldCharType="separate"/>
      </w:r>
      <w:r w:rsidRPr="007E097F">
        <w:rPr>
          <w:rFonts w:ascii="Calibri" w:hAnsi="Calibri"/>
        </w:rPr>
        <w:t>(</w:t>
      </w:r>
      <w:proofErr w:type="spellStart"/>
      <w:r w:rsidRPr="007E097F">
        <w:rPr>
          <w:rFonts w:ascii="Calibri" w:hAnsi="Calibri"/>
        </w:rPr>
        <w:t>Rashevsky</w:t>
      </w:r>
      <w:proofErr w:type="spellEnd"/>
      <w:r w:rsidRPr="007E097F">
        <w:rPr>
          <w:rFonts w:ascii="Calibri" w:hAnsi="Calibri"/>
        </w:rPr>
        <w:t xml:space="preserve"> 1968)</w:t>
      </w:r>
      <w:r>
        <w:fldChar w:fldCharType="end"/>
      </w:r>
      <w:r>
        <w:t xml:space="preserve"> for the first time </w:t>
      </w:r>
      <w:proofErr w:type="spellStart"/>
      <w:r>
        <w:t>Rashevsky</w:t>
      </w:r>
      <w:proofErr w:type="spellEnd"/>
      <w:r>
        <w:t xml:space="preserve"> </w:t>
      </w:r>
      <w:r w:rsidR="00DD127A">
        <w:t>attempted to use</w:t>
      </w:r>
      <w:r>
        <w:t xml:space="preserve"> mathematical </w:t>
      </w:r>
      <w:r w:rsidR="00DD127A">
        <w:t xml:space="preserve">equations </w:t>
      </w:r>
      <w:r w:rsidR="000D2313">
        <w:t xml:space="preserve">(this was a new method rather than a causal theory formation) </w:t>
      </w:r>
      <w:r>
        <w:t>to study the earliest village-based polities by formulizing  r</w:t>
      </w:r>
      <w:r w:rsidRPr="007E097F">
        <w:t xml:space="preserve">elationships among several key quantities involved in </w:t>
      </w:r>
      <w:r>
        <w:t xml:space="preserve">politogenesis such as </w:t>
      </w:r>
      <w:r w:rsidRPr="007E097F">
        <w:t>size of land holdings, population sizes, distances, areas, amounts of food produced and consumed, and agricultural yield</w:t>
      </w:r>
      <w:r>
        <w:t>.</w:t>
      </w:r>
    </w:p>
    <w:p w14:paraId="3D150A3D" w14:textId="72642A8A" w:rsidR="00026836" w:rsidRDefault="00AD59BB" w:rsidP="000D2313">
      <w:pPr>
        <w:jc w:val="both"/>
      </w:pPr>
      <w:r>
        <w:t>Later,</w:t>
      </w:r>
      <w:r w:rsidRPr="00AD59BB">
        <w:t xml:space="preserve"> </w:t>
      </w:r>
      <w:r>
        <w:t xml:space="preserve">the </w:t>
      </w:r>
      <w:r w:rsidRPr="00AD59BB">
        <w:t xml:space="preserve">Control Theory </w:t>
      </w:r>
      <w:r>
        <w:t xml:space="preserve">was introduced </w:t>
      </w:r>
      <w:r w:rsidRPr="00AD59BB">
        <w:t xml:space="preserve">based on </w:t>
      </w:r>
      <w:r>
        <w:t xml:space="preserve">the </w:t>
      </w:r>
      <w:r w:rsidRPr="00AD59BB">
        <w:t>theory of Political Coalitions in political science</w:t>
      </w:r>
      <w:r w:rsidR="00026836">
        <w:t xml:space="preserve"> </w:t>
      </w:r>
      <w:r w:rsidR="00026836">
        <w:fldChar w:fldCharType="begin"/>
      </w:r>
      <w:r w:rsidR="00026836">
        <w:instrText xml:space="preserve"> ADDIN ZOTERO_ITEM CSL_CITATION {"citationID":"cz4U3NVR","properties":{"formattedCitation":"(Riker 1962)","plainCitation":"(Riker 1962)"},"citationItems":[{"id":695,"uris":["http://zotero.org/users/1786553/items/W67MP8Z3"],"uri":["http://zotero.org/users/1786553/items/W67MP8Z3"],"itemData":{"id":695,"type":"book","title":"The theory of political coalitions","publisher":"Yale University Press New Haven","volume":"578","author":[{"family":"Riker","given":"William H"}],"issued":{"date-parts":[["1962"]]}}}],"schema":"https://github.com/citation-style-language/schema/raw/master/csl-citation.json"} </w:instrText>
      </w:r>
      <w:r w:rsidR="00026836">
        <w:fldChar w:fldCharType="separate"/>
      </w:r>
      <w:r w:rsidR="00026836" w:rsidRPr="00026836">
        <w:rPr>
          <w:rFonts w:ascii="Calibri" w:hAnsi="Calibri"/>
        </w:rPr>
        <w:t>(Riker 1962)</w:t>
      </w:r>
      <w:r w:rsidR="00026836">
        <w:fldChar w:fldCharType="end"/>
      </w:r>
      <w:r>
        <w:t>.</w:t>
      </w:r>
      <w:r w:rsidR="00026836">
        <w:t xml:space="preserve"> Control Theory </w:t>
      </w:r>
      <w:r w:rsidR="00026836" w:rsidRPr="00026836">
        <w:t xml:space="preserve">is a game-theoretic theory where a chief provides side-payments </w:t>
      </w:r>
      <w:r w:rsidR="00026836">
        <w:t xml:space="preserve">(that he has full control over) </w:t>
      </w:r>
      <w:r w:rsidR="00026836" w:rsidRPr="00026836">
        <w:t>to confederates in exchange for their loyalty</w:t>
      </w:r>
      <w:r w:rsidR="00026836">
        <w:t>. By doing so</w:t>
      </w:r>
      <w:r w:rsidR="004E69D5">
        <w:t>,</w:t>
      </w:r>
      <w:r w:rsidR="00026836">
        <w:t xml:space="preserve"> </w:t>
      </w:r>
      <w:r w:rsidR="004E69D5">
        <w:t>confederates</w:t>
      </w:r>
      <w:r w:rsidR="00026836">
        <w:t xml:space="preserve"> keep their loyalty while </w:t>
      </w:r>
      <w:r w:rsidR="00B22D10">
        <w:t>governing</w:t>
      </w:r>
      <w:r w:rsidR="00026836" w:rsidRPr="00026836">
        <w:t xml:space="preserve"> a regional territory</w:t>
      </w:r>
      <w:r w:rsidR="00026836">
        <w:t>. Thus,</w:t>
      </w:r>
      <w:r w:rsidR="00026836" w:rsidRPr="00026836">
        <w:t xml:space="preserve"> </w:t>
      </w:r>
      <w:r w:rsidR="00026836">
        <w:t xml:space="preserve">chiefdom runs over </w:t>
      </w:r>
      <w:r w:rsidR="00026836" w:rsidRPr="00026836">
        <w:t>2-3 levels of administrative hierarchy.</w:t>
      </w:r>
    </w:p>
    <w:p w14:paraId="07260C05" w14:textId="75E8B0E9" w:rsidR="007E097F" w:rsidRDefault="00026836" w:rsidP="000D2313">
      <w:pPr>
        <w:jc w:val="both"/>
      </w:pPr>
      <w:r>
        <w:t>More recently, Cioffi proposed a c</w:t>
      </w:r>
      <w:r w:rsidRPr="00026836">
        <w:t xml:space="preserve">anonical </w:t>
      </w:r>
      <w:r>
        <w:t>t</w:t>
      </w:r>
      <w:r w:rsidRPr="00026836">
        <w:t>heory</w:t>
      </w:r>
      <w:r>
        <w:t>, which</w:t>
      </w:r>
      <w:r w:rsidRPr="00026836">
        <w:t xml:space="preserve"> is built on earlier informal theories of socio-political complexity, probabilistic uncertainty and collective action. </w:t>
      </w:r>
      <w:r w:rsidR="00447656">
        <w:t>This theory e</w:t>
      </w:r>
      <w:r w:rsidRPr="00026836">
        <w:t xml:space="preserve">xplains </w:t>
      </w:r>
      <w:r w:rsidR="00447656">
        <w:t xml:space="preserve">politogenesis </w:t>
      </w:r>
      <w:r w:rsidRPr="00026836">
        <w:t xml:space="preserve">by </w:t>
      </w:r>
      <w:r w:rsidR="00447656">
        <w:t>two</w:t>
      </w:r>
      <w:r w:rsidRPr="00026836">
        <w:t xml:space="preserve"> processes at different time scale</w:t>
      </w:r>
      <w:r w:rsidR="00447656">
        <w:t xml:space="preserve"> (named as fast and slow processes)</w:t>
      </w:r>
      <w:r w:rsidRPr="00026836">
        <w:t>.</w:t>
      </w:r>
    </w:p>
    <w:p w14:paraId="10AFFB8A" w14:textId="5CBFE909" w:rsidR="00476B06" w:rsidRDefault="00476B06" w:rsidP="000D2313">
      <w:pPr>
        <w:jc w:val="both"/>
      </w:pPr>
      <w:r w:rsidRPr="00476B06">
        <w:t xml:space="preserve">Fast processes consist of situational changes (opportunities &amp; threats) </w:t>
      </w:r>
      <w:r>
        <w:t xml:space="preserve">that are </w:t>
      </w:r>
      <w:r w:rsidRPr="00476B06">
        <w:t>integrated over ti</w:t>
      </w:r>
      <w:r>
        <w:t xml:space="preserve">me. These integrations have various consequences such as memories of </w:t>
      </w:r>
      <w:r w:rsidRPr="00476B06">
        <w:t>leadership, experiences, payoffs, and similar lessons from collective action</w:t>
      </w:r>
      <w:r>
        <w:t>; and finally lead to serious</w:t>
      </w:r>
      <w:r w:rsidRPr="00476B06">
        <w:t xml:space="preserve"> change</w:t>
      </w:r>
      <w:r>
        <w:t xml:space="preserve">s in sociopolitical complexity such as </w:t>
      </w:r>
      <w:r w:rsidRPr="00476B06">
        <w:t>beliefs, norms,</w:t>
      </w:r>
      <w:r>
        <w:t xml:space="preserve"> expectations, </w:t>
      </w:r>
      <w:r w:rsidR="00620A68">
        <w:t>and social</w:t>
      </w:r>
      <w:r>
        <w:t xml:space="preserve"> relations.</w:t>
      </w:r>
      <w:r w:rsidR="00D86300">
        <w:t xml:space="preserve"> </w:t>
      </w:r>
      <w:r w:rsidR="00D86300">
        <w:lastRenderedPageBreak/>
        <w:t xml:space="preserve">Since the theory embraces uncertainty, politogenesis </w:t>
      </w:r>
      <w:r w:rsidRPr="00476B06">
        <w:t>occurs as one of several possible emergent outcomes in the possibility-space of a society</w:t>
      </w:r>
      <w:r w:rsidR="00B166CC">
        <w:t xml:space="preserve"> </w:t>
      </w:r>
      <w:r w:rsidR="00B166CC">
        <w:fldChar w:fldCharType="begin"/>
      </w:r>
      <w:r w:rsidR="00B166CC">
        <w:instrText xml:space="preserve"> ADDIN ZOTERO_ITEM CSL_CITATION {"citationID":"8ibjgS5Q","properties":{"formattedCitation":"(Cioffi-Revilla 2014)","plainCitation":"(Cioffi-Revilla 2014)"},"citationItems":[{"id":594,"uris":["http://zotero.org/users/1786553/items/8MX6D7BT"],"uri":["http://zotero.org/users/1786553/items/8MX6D7BT"],"itemData":{"id":594,"type":"report","title":"A Formal Theory of Politogenesis: Towards an Agent Simulation of Social Complexity Origins","publisher":"Social Science Research Network","publisher-place":"Rochester, NY","genre":"SSRN Scholarly Paper","source":"papers.ssrn.com","event-place":"Rochester, NY","abstract":"Agent-based social simulation models are beginning to make significant contributions to scientific understanding of origins of human social complexity (politogenesis). However, social theory remains unclear about the prerequisites of social complexity origins; about things people must have known before the simplest societies could self-organize. In addition, there is a paucity of formal theories of politogenesis. I present a formal mathematical theory of social complexity focused on the phase of human history preceding its initial emergence in selected world regions ca. 10,000 years ago (early Holocene epoch). The formalism uses probability theory and analysis to derive a set of basic, testable results. The main prediction of the theory supports the rare nature of initial social complexity, consistent with observation. Further geospatial applications of the theory predict expected locations for politogenesis, based on prior, causal, theoretically predicted potentials.","URL":"http://papers.ssrn.com/abstract=2429322","number":"ID 2429322","shortTitle":"A Formal Theory of Politogenesis","author":[{"family":"Cioffi-Revilla","given":"Claudio"}],"issued":{"date-parts":[["2014",4,25]]},"accessed":{"date-parts":[["2014",11,6]]}}}],"schema":"https://github.com/citation-style-language/schema/raw/master/csl-citation.json"} </w:instrText>
      </w:r>
      <w:r w:rsidR="00B166CC">
        <w:fldChar w:fldCharType="separate"/>
      </w:r>
      <w:r w:rsidR="00B166CC" w:rsidRPr="00B166CC">
        <w:rPr>
          <w:rFonts w:ascii="Calibri" w:hAnsi="Calibri"/>
        </w:rPr>
        <w:t>(Cioffi-Revilla 2014)</w:t>
      </w:r>
      <w:r w:rsidR="00B166CC">
        <w:fldChar w:fldCharType="end"/>
      </w:r>
      <w:r w:rsidR="005E32C6">
        <w:t>.</w:t>
      </w:r>
    </w:p>
    <w:p w14:paraId="3E0B7995" w14:textId="12D78682" w:rsidR="00A97217" w:rsidRDefault="00A97217" w:rsidP="00A97217">
      <w:pPr>
        <w:pStyle w:val="Heading3"/>
      </w:pPr>
      <w:r>
        <w:t>Challenges</w:t>
      </w:r>
    </w:p>
    <w:p w14:paraId="714FD1D6" w14:textId="7B43EC68" w:rsidR="00A97217" w:rsidRDefault="00A97217" w:rsidP="00A97217">
      <w:r>
        <w:t>The challenges met while studying early politogenesis can be described in six folds.</w:t>
      </w:r>
      <w:r w:rsidR="00225F58">
        <w:t xml:space="preserve"> These challenges are identified by Cioffi in his work </w:t>
      </w:r>
      <w:r w:rsidR="00225F58">
        <w:fldChar w:fldCharType="begin"/>
      </w:r>
      <w:r w:rsidR="00225F58">
        <w:instrText xml:space="preserve"> ADDIN ZOTERO_ITEM CSL_CITATION {"citationID":"6KqwRIH8","properties":{"formattedCitation":"(Cioffi-Revilla 2014)","plainCitation":"(Cioffi-Revilla 2014)"},"citationItems":[{"id":594,"uris":["http://zotero.org/users/1786553/items/8MX6D7BT"],"uri":["http://zotero.org/users/1786553/items/8MX6D7BT"],"itemData":{"id":594,"type":"report","title":"A Formal Theory of Politogenesis: Towards an Agent Simulation of Social Complexity Origins","publisher":"Social Science Research Network","publisher-place":"Rochester, NY","genre":"SSRN Scholarly Paper","source":"papers.ssrn.com","event-place":"Rochester, NY","abstract":"Agent-based social simulation models are beginning to make significant contributions to scientific understanding of origins of human social complexity (politogenesis). However, social theory remains unclear about the prerequisites of social complexity origins; about things people must have known before the simplest societies could self-organize. In addition, there is a paucity of formal theories of politogenesis. I present a formal mathematical theory of social complexity focused on the phase of human history preceding its initial emergence in selected world regions ca. 10,000 years ago (early Holocene epoch). The formalism uses probability theory and analysis to derive a set of basic, testable results. The main prediction of the theory supports the rare nature of initial social complexity, consistent with observation. Further geospatial applications of the theory predict expected locations for politogenesis, based on prior, causal, theoretically predicted potentials.","URL":"http://papers.ssrn.com/abstract=2429322","number":"ID 2429322","shortTitle":"A Formal Theory of Politogenesis","author":[{"family":"Cioffi-Revilla","given":"Claudio"}],"issued":{"date-parts":[["2014",4,25]]},"accessed":{"date-parts":[["2014",11,6]]}}}],"schema":"https://github.com/citation-style-language/schema/raw/master/csl-citation.json"} </w:instrText>
      </w:r>
      <w:r w:rsidR="00225F58">
        <w:fldChar w:fldCharType="separate"/>
      </w:r>
      <w:r w:rsidR="00225F58" w:rsidRPr="00225F58">
        <w:rPr>
          <w:rFonts w:ascii="Calibri" w:hAnsi="Calibri"/>
        </w:rPr>
        <w:t>(Cioffi-Revilla 2014)</w:t>
      </w:r>
      <w:r w:rsidR="00225F58">
        <w:fldChar w:fldCharType="end"/>
      </w:r>
      <w:r w:rsidR="00225F58">
        <w:t>.</w:t>
      </w:r>
    </w:p>
    <w:p w14:paraId="023512FF" w14:textId="3BDBF0AA" w:rsidR="00A97217" w:rsidRDefault="00A97217" w:rsidP="00A97217">
      <w:pPr>
        <w:pStyle w:val="Heading4"/>
      </w:pPr>
      <w:r>
        <w:t>Conceptual Challenges</w:t>
      </w:r>
    </w:p>
    <w:p w14:paraId="635B2D0B" w14:textId="341ACD53" w:rsidR="00A97217" w:rsidRDefault="00222AC3" w:rsidP="00222AC3">
      <w:pPr>
        <w:jc w:val="both"/>
      </w:pPr>
      <w:r>
        <w:t xml:space="preserve">Not having a common vocabulary </w:t>
      </w:r>
      <w:r w:rsidR="00A97217">
        <w:t xml:space="preserve">was the greatest challenge of scientists </w:t>
      </w:r>
      <w:r>
        <w:t xml:space="preserve">especially </w:t>
      </w:r>
      <w:r w:rsidR="00A97217">
        <w:t xml:space="preserve">before the invention of printed press. </w:t>
      </w:r>
      <w:r>
        <w:t xml:space="preserve">Some scientists were describing and theorizing some concepts at some place of the world but the same vocabulary were being used in different meanings by others living in other geographies. These </w:t>
      </w:r>
      <w:r w:rsidR="00F440B4">
        <w:t xml:space="preserve">uncommon, therefore ambiguous and </w:t>
      </w:r>
      <w:r>
        <w:t>unclear vocabularies were leading to unnecessary debates among scientists.</w:t>
      </w:r>
    </w:p>
    <w:p w14:paraId="3B3641DE" w14:textId="77777777" w:rsidR="00EF33CB" w:rsidRDefault="00945ACD" w:rsidP="00222AC3">
      <w:pPr>
        <w:jc w:val="both"/>
      </w:pPr>
      <w:r>
        <w:t xml:space="preserve">More recently, communication problem of scientists have been </w:t>
      </w:r>
      <w:r w:rsidR="00E767E3">
        <w:t>diminished</w:t>
      </w:r>
      <w:r>
        <w:t xml:space="preserve"> dramatically </w:t>
      </w:r>
      <w:r w:rsidR="001D5941">
        <w:t xml:space="preserve">but the conceptual challenges </w:t>
      </w:r>
      <w:r w:rsidR="00043105">
        <w:t xml:space="preserve">still </w:t>
      </w:r>
      <w:r w:rsidR="00E767E3">
        <w:t>remain to exist</w:t>
      </w:r>
      <w:r w:rsidR="00043105">
        <w:t xml:space="preserve"> in some fields of science including politogenesis</w:t>
      </w:r>
      <w:r w:rsidR="001D5941">
        <w:t>.</w:t>
      </w:r>
      <w:r w:rsidR="00043105">
        <w:t xml:space="preserve"> The solution to this is to apply systematic methods of concept formation to come up with universally accepted definitions of politogenesis related terms such as equality, chiefdom and state.</w:t>
      </w:r>
    </w:p>
    <w:p w14:paraId="3B602C04" w14:textId="60B7716F" w:rsidR="005A1D3C" w:rsidRDefault="005A1D3C" w:rsidP="00222AC3">
      <w:pPr>
        <w:jc w:val="both"/>
      </w:pPr>
      <w:r>
        <w:t xml:space="preserve">In our model we depend on </w:t>
      </w:r>
      <w:r>
        <w:t xml:space="preserve">concepts </w:t>
      </w:r>
      <w:r>
        <w:t xml:space="preserve">that are systematically defined, clarified and described in Cioffi’s work </w:t>
      </w:r>
      <w:r w:rsidR="00924E37">
        <w:fldChar w:fldCharType="begin"/>
      </w:r>
      <w:r w:rsidR="00924E37">
        <w:instrText xml:space="preserve"> ADDIN ZOTERO_ITEM CSL_CITATION {"citationID":"3nCxMcn7","properties":{"formattedCitation":"(Cioffi-Revilla 2014)","plainCitation":"(Cioffi-Revilla 2014)"},"citationItems":[{"id":594,"uris":["http://zotero.org/users/1786553/items/8MX6D7BT"],"uri":["http://zotero.org/users/1786553/items/8MX6D7BT"],"itemData":{"id":594,"type":"report","title":"A Formal Theory of Politogenesis: Towards an Agent Simulation of Social Complexity Origins","publisher":"Social Science Research Network","publisher-place":"Rochester, NY","genre":"SSRN Scholarly Paper","source":"papers.ssrn.com","event-place":"Rochester, NY","abstract":"Agent-based social simulation models are beginning to make significant contributions to scientific understanding of origins of human social complexity (politogenesis). However, social theory remains unclear about the prerequisites of social complexity origins; about things people must have known before the simplest societies could self-organize. In addition, there is a paucity of formal theories of politogenesis. I present a formal mathematical theory of social complexity focused on the phase of human history preceding its initial emergence in selected world regions ca. 10,000 years ago (early Holocene epoch). The formalism uses probability theory and analysis to derive a set of basic, testable results. The main prediction of the theory supports the rare nature of initial social complexity, consistent with observation. Further geospatial applications of the theory predict expected locations for politogenesis, based on prior, causal, theoretically predicted potentials.","URL":"http://papers.ssrn.com/abstract=2429322","number":"ID 2429322","shortTitle":"A Formal Theory of Politogenesis","author":[{"family":"Cioffi-Revilla","given":"Claudio"}],"issued":{"date-parts":[["2014",4,25]]},"accessed":{"date-parts":[["2014",11,6]]}}}],"schema":"https://github.com/citation-style-language/schema/raw/master/csl-citation.json"} </w:instrText>
      </w:r>
      <w:r w:rsidR="00924E37">
        <w:fldChar w:fldCharType="separate"/>
      </w:r>
      <w:r w:rsidR="00924E37" w:rsidRPr="00924E37">
        <w:rPr>
          <w:rFonts w:ascii="Calibri" w:hAnsi="Calibri"/>
        </w:rPr>
        <w:t>(Cioffi-Revilla 2014)</w:t>
      </w:r>
      <w:r w:rsidR="00924E37">
        <w:fldChar w:fldCharType="end"/>
      </w:r>
      <w:r>
        <w:t>.</w:t>
      </w:r>
    </w:p>
    <w:p w14:paraId="2803E4F1" w14:textId="77777777" w:rsidR="00EF33CB" w:rsidRDefault="00EF33CB" w:rsidP="00EF33CB">
      <w:pPr>
        <w:pStyle w:val="Heading4"/>
      </w:pPr>
      <w:r>
        <w:t>Formal Challenges</w:t>
      </w:r>
    </w:p>
    <w:p w14:paraId="081762B5" w14:textId="77777777" w:rsidR="009D0D5C" w:rsidRDefault="000508C0" w:rsidP="000508C0">
      <w:pPr>
        <w:jc w:val="both"/>
      </w:pPr>
      <w:r>
        <w:t xml:space="preserve">As an extension to the lacking universally accepted common concepts, there is also no such a mathematical formalism of politogenesis. Social scientists have adapted and prefer different </w:t>
      </w:r>
      <w:r>
        <w:lastRenderedPageBreak/>
        <w:t>formalism techniques for different social phenomena. For instance, decision models and game-theoretic models are common in the fields of bargaining and negotiations.</w:t>
      </w:r>
      <w:r w:rsidR="00DA1514">
        <w:t xml:space="preserve"> </w:t>
      </w:r>
      <w:r w:rsidR="009D0D5C">
        <w:t>Another nice example is the use of dynamic systems of differential equations i</w:t>
      </w:r>
      <w:r w:rsidR="00DA1514">
        <w:t xml:space="preserve">n </w:t>
      </w:r>
      <w:r w:rsidR="009D0D5C">
        <w:t xml:space="preserve">the fields of </w:t>
      </w:r>
      <w:r w:rsidR="00DA1514">
        <w:t>social dynamics (from demography to arms races)</w:t>
      </w:r>
      <w:r w:rsidR="009D0D5C">
        <w:t>.</w:t>
      </w:r>
    </w:p>
    <w:p w14:paraId="2467E48F" w14:textId="77777777" w:rsidR="009D0D5C" w:rsidRDefault="009D0D5C" w:rsidP="009D0D5C">
      <w:pPr>
        <w:pStyle w:val="Heading4"/>
      </w:pPr>
      <w:r>
        <w:t>Ontological Challenges</w:t>
      </w:r>
    </w:p>
    <w:p w14:paraId="3E823CAE" w14:textId="09610802" w:rsidR="00945ACD" w:rsidRDefault="009D0D5C" w:rsidP="009D0D5C">
      <w:r>
        <w:t xml:space="preserve">Politogenesis deals with social entities such as actors (individuals or households), situations, perceptions, decisions, behaviors and institutions. </w:t>
      </w:r>
      <w:r w:rsidR="00DA1514">
        <w:t xml:space="preserve"> </w:t>
      </w:r>
      <w:r w:rsidR="004F412F">
        <w:t>We capture and model these concepts as data members or methods (encapsulated in classes) in object oriented programming.</w:t>
      </w:r>
    </w:p>
    <w:p w14:paraId="759F08B8" w14:textId="4C36FA4A" w:rsidR="00225F58" w:rsidRDefault="00225F58" w:rsidP="00225F58">
      <w:pPr>
        <w:pStyle w:val="Heading4"/>
      </w:pPr>
      <w:r>
        <w:t>Empirical Challenges</w:t>
      </w:r>
    </w:p>
    <w:p w14:paraId="742CD47A" w14:textId="6A12E309" w:rsidR="00225F58" w:rsidRDefault="00225F58" w:rsidP="00225F58">
      <w:pPr>
        <w:jc w:val="both"/>
      </w:pPr>
      <w:r>
        <w:t xml:space="preserve">One of the biggest challenges we had (and indeed we still have) is the lack of field data of sites for primary chiefdom formation. Although we have valuable information on early state sites such as </w:t>
      </w:r>
      <w:proofErr w:type="spellStart"/>
      <w:r>
        <w:t>Uruk</w:t>
      </w:r>
      <w:proofErr w:type="spellEnd"/>
      <w:r>
        <w:t>, Yellow River Valley, that is not the case for the simplest social complexities.</w:t>
      </w:r>
    </w:p>
    <w:p w14:paraId="719CB426" w14:textId="3627C725" w:rsidR="00225F58" w:rsidRDefault="00225F58" w:rsidP="00225F58">
      <w:pPr>
        <w:pStyle w:val="Heading4"/>
      </w:pPr>
      <w:r>
        <w:t>Comparative Challenges</w:t>
      </w:r>
    </w:p>
    <w:p w14:paraId="290C659E" w14:textId="71A36E81" w:rsidR="00225F58" w:rsidRDefault="00DA7719" w:rsidP="00FD6241">
      <w:pPr>
        <w:jc w:val="both"/>
      </w:pPr>
      <w:r>
        <w:t xml:space="preserve">Politogenesis have occurred in several regions at different times. </w:t>
      </w:r>
      <w:r w:rsidR="00FD6241">
        <w:t>These emergences</w:t>
      </w:r>
      <w:r>
        <w:t xml:space="preserve"> happened only a few times </w:t>
      </w:r>
      <w:r w:rsidR="00FD6241">
        <w:t xml:space="preserve">in the human history </w:t>
      </w:r>
      <w:r w:rsidR="00CB07D3">
        <w:t>(</w:t>
      </w:r>
      <w:r w:rsidR="00FD6241">
        <w:t xml:space="preserve">naturally can never going to happen again and therefore </w:t>
      </w:r>
      <w:r>
        <w:t>cannot be replicated to experiment unless we grow artificial societies</w:t>
      </w:r>
      <w:r w:rsidR="00CB07D3">
        <w:t>)</w:t>
      </w:r>
      <w:r>
        <w:t xml:space="preserve">. </w:t>
      </w:r>
      <w:r w:rsidR="00357899">
        <w:t xml:space="preserve">Common ones as well as the individual </w:t>
      </w:r>
      <w:r w:rsidR="00357899">
        <w:t xml:space="preserve">features </w:t>
      </w:r>
      <w:r w:rsidR="00357899">
        <w:t xml:space="preserve">of these </w:t>
      </w:r>
      <w:r w:rsidR="00357899">
        <w:t>emergences</w:t>
      </w:r>
      <w:r w:rsidR="00357899">
        <w:t xml:space="preserve"> can also be studied in terms of cross-cultural comparative research.</w:t>
      </w:r>
    </w:p>
    <w:p w14:paraId="25D35004" w14:textId="498A81AA" w:rsidR="00357899" w:rsidRDefault="00357899" w:rsidP="00357899">
      <w:pPr>
        <w:pStyle w:val="Heading4"/>
      </w:pPr>
      <w:r>
        <w:t>Computational Challenges</w:t>
      </w:r>
    </w:p>
    <w:p w14:paraId="619D43DA" w14:textId="4B7D7152" w:rsidR="00357899" w:rsidRPr="00357899" w:rsidRDefault="00357899" w:rsidP="00566A26">
      <w:pPr>
        <w:jc w:val="both"/>
      </w:pPr>
      <w:r>
        <w:t>This study is primarily focused on this particular challenge.</w:t>
      </w:r>
      <w:r w:rsidR="009D52E2">
        <w:t xml:space="preserve"> </w:t>
      </w:r>
      <w:r w:rsidR="00566A26">
        <w:t xml:space="preserve">In the remaining of this paper I describe the computational challenges that I cope with and discuss my responses to those </w:t>
      </w:r>
      <w:r w:rsidR="00566A26">
        <w:lastRenderedPageBreak/>
        <w:t xml:space="preserve">challenges. Finally, </w:t>
      </w:r>
      <w:r w:rsidR="009D52E2">
        <w:t xml:space="preserve">I propose an agent based </w:t>
      </w:r>
      <w:r w:rsidR="00566A26">
        <w:t xml:space="preserve">computer simulation </w:t>
      </w:r>
      <w:r w:rsidR="009D52E2">
        <w:t>model based on the formal mathematical politogenesis theory of Cioffi</w:t>
      </w:r>
      <w:r w:rsidR="00566A26">
        <w:t xml:space="preserve"> </w:t>
      </w:r>
      <w:r w:rsidR="00566A26">
        <w:fldChar w:fldCharType="begin"/>
      </w:r>
      <w:r w:rsidR="00566A26">
        <w:instrText xml:space="preserve"> ADDIN ZOTERO_ITEM CSL_CITATION {"citationID":"e8k4Sy1k","properties":{"formattedCitation":"(Cioffi-Revilla 2014)","plainCitation":"(Cioffi-Revilla 2014)"},"citationItems":[{"id":594,"uris":["http://zotero.org/users/1786553/items/8MX6D7BT"],"uri":["http://zotero.org/users/1786553/items/8MX6D7BT"],"itemData":{"id":594,"type":"report","title":"A Formal Theory of Politogenesis: Towards an Agent Simulation of Social Complexity Origins","publisher":"Social Science Research Network","publisher-place":"Rochester, NY","genre":"SSRN Scholarly Paper","source":"papers.ssrn.com","event-place":"Rochester, NY","abstract":"Agent-based social simulation models are beginning to make significant contributions to scientific understanding of origins of human social complexity (politogenesis). However, social theory remains unclear about the prerequisites of social complexity origins; about things people must have known before the simplest societies could self-organize. In addition, there is a paucity of formal theories of politogenesis. I present a formal mathematical theory of social complexity focused on the phase of human history preceding its initial emergence in selected world regions ca. 10,000 years ago (early Holocene epoch). The formalism uses probability theory and analysis to derive a set of basic, testable results. The main prediction of the theory supports the rare nature of initial social complexity, consistent with observation. Further geospatial applications of the theory predict expected locations for politogenesis, based on prior, causal, theoretically predicted potentials.","URL":"http://papers.ssrn.com/abstract=2429322","number":"ID 2429322","shortTitle":"A Formal Theory of Politogenesis","author":[{"family":"Cioffi-Revilla","given":"Claudio"}],"issued":{"date-parts":[["2014",4,25]]},"accessed":{"date-parts":[["2014",11,6]]}}}],"schema":"https://github.com/citation-style-language/schema/raw/master/csl-citation.json"} </w:instrText>
      </w:r>
      <w:r w:rsidR="00566A26">
        <w:fldChar w:fldCharType="separate"/>
      </w:r>
      <w:r w:rsidR="00566A26" w:rsidRPr="00566A26">
        <w:rPr>
          <w:rFonts w:ascii="Calibri" w:hAnsi="Calibri"/>
        </w:rPr>
        <w:t>(Cioffi-Revilla 2014)</w:t>
      </w:r>
      <w:r w:rsidR="00566A26">
        <w:fldChar w:fldCharType="end"/>
      </w:r>
      <w:r w:rsidR="009D52E2">
        <w:t>.</w:t>
      </w:r>
    </w:p>
    <w:p w14:paraId="255D5D03" w14:textId="22961390" w:rsidR="00A97217" w:rsidRPr="00A97217" w:rsidRDefault="008F6C3E" w:rsidP="008F6C3E">
      <w:pPr>
        <w:jc w:val="both"/>
      </w:pPr>
      <w:r>
        <w:t xml:space="preserve">In the next chapter I explain why I chose agent based modeling </w:t>
      </w:r>
      <w:r w:rsidR="009C5357">
        <w:t xml:space="preserve">as my modeling approach </w:t>
      </w:r>
      <w:r>
        <w:t xml:space="preserve">rather than </w:t>
      </w:r>
      <w:r w:rsidR="009C5357">
        <w:t xml:space="preserve">other </w:t>
      </w:r>
      <w:r w:rsidR="009C5357">
        <w:t>computational modeling technique</w:t>
      </w:r>
      <w:r w:rsidR="009C5357">
        <w:t xml:space="preserve">s such as </w:t>
      </w:r>
      <w:r>
        <w:t>system dynamics</w:t>
      </w:r>
      <w:r w:rsidR="0021159E">
        <w:t xml:space="preserve"> or microsimulation</w:t>
      </w:r>
      <w:r>
        <w:t xml:space="preserve">, which </w:t>
      </w:r>
      <w:r w:rsidR="0021159E">
        <w:t>are</w:t>
      </w:r>
      <w:r>
        <w:t xml:space="preserve"> common in modeling probabilistic</w:t>
      </w:r>
      <w:r w:rsidR="009C5357">
        <w:t xml:space="preserve"> models</w:t>
      </w:r>
      <w:r>
        <w:t>.</w:t>
      </w:r>
    </w:p>
    <w:p w14:paraId="626966BF" w14:textId="722C1E0C" w:rsidR="003C5B6B" w:rsidRDefault="00E34262" w:rsidP="00E34262">
      <w:pPr>
        <w:pStyle w:val="Heading2"/>
      </w:pPr>
      <w:r>
        <w:t>Computational Model</w:t>
      </w:r>
      <w:r w:rsidR="004A3392">
        <w:t xml:space="preserve">ing </w:t>
      </w:r>
      <w:r w:rsidR="00D815F1">
        <w:t>Techniques</w:t>
      </w:r>
      <w:r>
        <w:t xml:space="preserve"> </w:t>
      </w:r>
    </w:p>
    <w:p w14:paraId="3A37E770" w14:textId="1557CC4F" w:rsidR="00066195" w:rsidRDefault="00ED099F" w:rsidP="00ED099F">
      <w:pPr>
        <w:jc w:val="both"/>
      </w:pPr>
      <w:r w:rsidRPr="00EF1127">
        <w:t>The event-based causal structure of Cioffi’s theory captures the ontology of politogenesis in a way that is closer to agent simulation than the systems dynamics of differential equation-based systems.</w:t>
      </w:r>
      <w:r w:rsidR="00066195">
        <w:t xml:space="preserve"> Although it is a mathematical theory based on probability theory, the social aspect of the problem with many interrelated dynamics and causal relations, occurrence and emergence of events makes the system more suitable for an agent-based model. </w:t>
      </w:r>
    </w:p>
    <w:p w14:paraId="5037D002" w14:textId="50E8B824" w:rsidR="008311C6" w:rsidRDefault="00ED099F" w:rsidP="00ED099F">
      <w:pPr>
        <w:jc w:val="both"/>
      </w:pPr>
      <w:r w:rsidRPr="00313D88">
        <w:t xml:space="preserve">In system dynamics we describe a target system with its properties and dynamics by using a system of equations, and derive its future state from its current state. </w:t>
      </w:r>
      <w:r w:rsidR="008311C6" w:rsidRPr="00313D88">
        <w:t>In a system dynamics model individuals (or other discrete entities such as products, events, etc.) are represented by their quantities so they lose any individual properties, histories or dynamics</w:t>
      </w:r>
      <w:r w:rsidR="008311C6">
        <w:t xml:space="preserve"> </w:t>
      </w:r>
      <w:r w:rsidR="008311C6">
        <w:rPr>
          <w:rFonts w:ascii="Calibri"/>
          <w:szCs w:val="24"/>
        </w:rPr>
        <w:fldChar w:fldCharType="begin"/>
      </w:r>
      <w:r w:rsidR="00225F58">
        <w:rPr>
          <w:rFonts w:ascii="Calibri"/>
          <w:szCs w:val="24"/>
        </w:rPr>
        <w:instrText xml:space="preserve"> ADDIN ZOTERO_ITEM CSL_CITATION {"citationID":"GwcSPSUN","properties":{"formattedCitation":"{\\rtf (System Dynamics \\uc0\\u8212{} AnyLogic Simulation Software n.d.)}","plainCitation":"(System Dynamics — AnyLogic Simulation Software n.d.)"},"citationItems":[{"id":485,"uris":["http://zotero.org/users/1786553/items/EM9QAZX2"],"uri":["http://zotero.org/users/1786553/items/EM9QAZX2"],"itemData":{"id":485,"type":"webpage","title":"System Dynamics — AnyLogic Simulation Software","URL":"http://www.anylogic.com/system-dynamics/","accessed":{"date-parts":[["2014",10,14]]}}}],"schema":"https://github.com/citation-style-language/schema/raw/master/csl-citation.json"} </w:instrText>
      </w:r>
      <w:r w:rsidR="008311C6">
        <w:rPr>
          <w:rFonts w:ascii="Calibri"/>
          <w:szCs w:val="24"/>
        </w:rPr>
        <w:fldChar w:fldCharType="separate"/>
      </w:r>
      <w:r w:rsidR="008311C6" w:rsidRPr="00313D88">
        <w:rPr>
          <w:rFonts w:ascii="Calibri"/>
          <w:szCs w:val="24"/>
        </w:rPr>
        <w:t xml:space="preserve">(System Dynamics — </w:t>
      </w:r>
      <w:proofErr w:type="spellStart"/>
      <w:r w:rsidR="008311C6" w:rsidRPr="00313D88">
        <w:rPr>
          <w:rFonts w:ascii="Calibri"/>
          <w:szCs w:val="24"/>
        </w:rPr>
        <w:t>AnyLogic</w:t>
      </w:r>
      <w:proofErr w:type="spellEnd"/>
      <w:r w:rsidR="008311C6" w:rsidRPr="00313D88">
        <w:rPr>
          <w:rFonts w:ascii="Calibri"/>
          <w:szCs w:val="24"/>
        </w:rPr>
        <w:t xml:space="preserve"> Simulation Software </w:t>
      </w:r>
      <w:proofErr w:type="spellStart"/>
      <w:r w:rsidR="008311C6" w:rsidRPr="00313D88">
        <w:rPr>
          <w:rFonts w:ascii="Calibri"/>
          <w:szCs w:val="24"/>
        </w:rPr>
        <w:t>n.d.</w:t>
      </w:r>
      <w:proofErr w:type="spellEnd"/>
      <w:r w:rsidR="008311C6" w:rsidRPr="00313D88">
        <w:rPr>
          <w:rFonts w:ascii="Calibri"/>
          <w:szCs w:val="24"/>
        </w:rPr>
        <w:t>)</w:t>
      </w:r>
      <w:r w:rsidR="008311C6">
        <w:rPr>
          <w:rFonts w:ascii="Calibri"/>
          <w:szCs w:val="24"/>
        </w:rPr>
        <w:fldChar w:fldCharType="end"/>
      </w:r>
      <w:r w:rsidR="008311C6" w:rsidRPr="00313D88">
        <w:t xml:space="preserve">. </w:t>
      </w:r>
      <w:r w:rsidR="00FE1E19">
        <w:fldChar w:fldCharType="begin"/>
      </w:r>
      <w:r w:rsidR="00FE1E19">
        <w:instrText xml:space="preserve"> REF _Ref280305064 \h </w:instrText>
      </w:r>
      <w:r w:rsidR="00FE1E19">
        <w:fldChar w:fldCharType="separate"/>
      </w:r>
      <w:r w:rsidR="00FE1E19">
        <w:t xml:space="preserve">Figure </w:t>
      </w:r>
      <w:r w:rsidR="00FE1E19">
        <w:rPr>
          <w:noProof/>
        </w:rPr>
        <w:t>1</w:t>
      </w:r>
      <w:r w:rsidR="00FE1E19">
        <w:fldChar w:fldCharType="end"/>
      </w:r>
      <w:r w:rsidR="00FE1E19">
        <w:t xml:space="preserve"> is given as an example to the</w:t>
      </w:r>
      <w:r w:rsidR="00FE1E19" w:rsidRPr="00313D88">
        <w:t xml:space="preserve"> specific graphical description language</w:t>
      </w:r>
      <w:r w:rsidR="00FE1E19">
        <w:t xml:space="preserve"> of system dynamics models.</w:t>
      </w:r>
    </w:p>
    <w:p w14:paraId="6252C7ED" w14:textId="43246AC7" w:rsidR="00083B3C" w:rsidRDefault="007924CC" w:rsidP="00C64E07">
      <w:pPr>
        <w:jc w:val="both"/>
      </w:pPr>
      <w:r>
        <w:t xml:space="preserve">As stated by </w:t>
      </w:r>
      <w:r>
        <w:fldChar w:fldCharType="begin"/>
      </w:r>
      <w:r w:rsidR="00566A26">
        <w:instrText xml:space="preserve"> ADDIN ZOTERO_ITEM CSL_CITATION {"citationID":"iwAZPujb","properties":{"formattedCitation":"(Gilbert and Troitzsch 2005)","plainCitation":"(Gilbert and Troitzsch 2005)"},"citationItems":[{"id":559,"uris":["http://zotero.org/users/1786553/items/8437G7RK"],"uri":["http://zotero.org/users/1786553/items/8437G7RK"],"itemData":{"id":559,"type":"book","title":"Simulation for the Social Scientist","publisher":"Open University Press","publisher-place":"Maidenhead, England ; New York, NY","number-of-pages":"312","edition":"2 edition","source":"Amazon.com","event-place":"Maidenhead, England ; New York, NY","abstract":"An invaluable guide to the complex and increasingly vital study of social  simulation This is a revised, completely updated edition  of the practical textbook that examines the techniques of building computer simulations  to assist understanding of social and economic issues and problems. Interest in social simulation has been growing rapidly worldwide  as a result of increasingly powerful  hardware capabilities and software programs.  The focus on this area of expertise is also influenced by a rising interest in the application of ideas of complexity, evolution, adaptation, and chaos in the social  sciences. This authoritative book details all of the common approaches to social simulation, to provide social scientists with an appreciation of the literature and allow those with some programming skills to create their own simulations. New for this edition are a chapter on how to use simulation as a tool, as well as a chapter on multi-agent systems to explain why and how multi-agent modeling has become the preferred approach to  simulation.","ISBN":"9780335216000","language":"English","author":[{"family":"Gilbert","given":"Nigel"},{"family":"Troitzsch","given":"Klaus"}],"issued":{"date-parts":[["2005",2,1]]}}}],"schema":"https://github.com/citation-style-language/schema/raw/master/csl-citation.json"} </w:instrText>
      </w:r>
      <w:r>
        <w:fldChar w:fldCharType="separate"/>
      </w:r>
      <w:r>
        <w:rPr>
          <w:noProof/>
        </w:rPr>
        <w:t>Gilbert and Troitzsch (2005)</w:t>
      </w:r>
      <w:r>
        <w:fldChar w:fldCharType="end"/>
      </w:r>
      <w:r>
        <w:t xml:space="preserve"> s</w:t>
      </w:r>
      <w:r w:rsidR="00ED099F" w:rsidRPr="00313D88">
        <w:t>ystem dynamics is based upon differential equations and restricted to the macro level</w:t>
      </w:r>
      <w:r w:rsidR="00EF4216">
        <w:t>.</w:t>
      </w:r>
      <w:r w:rsidR="00ED099F" w:rsidRPr="00313D88">
        <w:t xml:space="preserve"> </w:t>
      </w:r>
      <w:proofErr w:type="gramStart"/>
      <w:r w:rsidR="00EF4216">
        <w:t>Therefore</w:t>
      </w:r>
      <w:r w:rsidR="00ED099F" w:rsidRPr="00313D88">
        <w:t xml:space="preserve">, </w:t>
      </w:r>
      <w:r w:rsidR="00EF4216">
        <w:t xml:space="preserve">the </w:t>
      </w:r>
      <w:r w:rsidR="00EF4216" w:rsidRPr="00313D88">
        <w:t>properties of undifferentiated whole are</w:t>
      </w:r>
      <w:r w:rsidR="00ED099F" w:rsidRPr="00313D88">
        <w:t xml:space="preserve"> represented by the states of </w:t>
      </w:r>
      <w:r w:rsidR="00EF4216" w:rsidRPr="00313D88">
        <w:t xml:space="preserve">stock/flow </w:t>
      </w:r>
      <w:r w:rsidR="00ED099F" w:rsidRPr="00313D88">
        <w:t>and changes in level/rate variables in these equations</w:t>
      </w:r>
      <w:r w:rsidR="00EF4216">
        <w:t>.</w:t>
      </w:r>
      <w:proofErr w:type="gramEnd"/>
    </w:p>
    <w:p w14:paraId="7CFEB848" w14:textId="1CCCBE98" w:rsidR="008311C6" w:rsidRDefault="00083B3C" w:rsidP="00C64E07">
      <w:pPr>
        <w:jc w:val="both"/>
        <w:rPr>
          <w:noProof/>
          <w:szCs w:val="24"/>
        </w:rPr>
      </w:pPr>
      <w:r w:rsidRPr="00083B3C">
        <w:rPr>
          <w:noProof/>
          <w:szCs w:val="24"/>
        </w:rPr>
        <w:lastRenderedPageBreak/>
        <w:t xml:space="preserve"> </w:t>
      </w:r>
      <w:r>
        <w:rPr>
          <w:noProof/>
          <w:szCs w:val="24"/>
        </w:rPr>
        <w:drawing>
          <wp:inline distT="0" distB="0" distL="0" distR="0" wp14:anchorId="13473051" wp14:editId="2D153E36">
            <wp:extent cx="2483432" cy="1612053"/>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jpg"/>
                    <pic:cNvPicPr/>
                  </pic:nvPicPr>
                  <pic:blipFill>
                    <a:blip r:embed="rId9">
                      <a:extLst>
                        <a:ext uri="{28A0092B-C50C-407E-A947-70E740481C1C}">
                          <a14:useLocalDpi xmlns:a14="http://schemas.microsoft.com/office/drawing/2010/main" val="0"/>
                        </a:ext>
                      </a:extLst>
                    </a:blip>
                    <a:stretch>
                      <a:fillRect/>
                    </a:stretch>
                  </pic:blipFill>
                  <pic:spPr>
                    <a:xfrm>
                      <a:off x="0" y="0"/>
                      <a:ext cx="2484557" cy="1612783"/>
                    </a:xfrm>
                    <a:prstGeom prst="rect">
                      <a:avLst/>
                    </a:prstGeom>
                  </pic:spPr>
                </pic:pic>
              </a:graphicData>
            </a:graphic>
          </wp:inline>
        </w:drawing>
      </w:r>
    </w:p>
    <w:p w14:paraId="011E930B" w14:textId="2E02F6F0" w:rsidR="00083B3C" w:rsidRDefault="00083B3C" w:rsidP="00083B3C">
      <w:pPr>
        <w:pStyle w:val="Caption"/>
        <w:keepNext/>
        <w:jc w:val="both"/>
      </w:pPr>
      <w:bookmarkStart w:id="0" w:name="_Ref280305064"/>
      <w:r>
        <w:t xml:space="preserve">Figure </w:t>
      </w:r>
      <w:r>
        <w:fldChar w:fldCharType="begin"/>
      </w:r>
      <w:r>
        <w:instrText xml:space="preserve"> SEQ Figure \* ARABIC </w:instrText>
      </w:r>
      <w:r>
        <w:fldChar w:fldCharType="separate"/>
      </w:r>
      <w:r>
        <w:rPr>
          <w:noProof/>
        </w:rPr>
        <w:t>1</w:t>
      </w:r>
      <w:r>
        <w:fldChar w:fldCharType="end"/>
      </w:r>
      <w:bookmarkEnd w:id="0"/>
      <w:r>
        <w:t xml:space="preserve"> System dynamics stock and flow diagram</w:t>
      </w:r>
    </w:p>
    <w:p w14:paraId="33F7FACE" w14:textId="1D993571" w:rsidR="006D2BE2" w:rsidRDefault="006D2BE2" w:rsidP="00ED099F">
      <w:pPr>
        <w:jc w:val="both"/>
      </w:pPr>
      <w:r w:rsidRPr="006D2BE2">
        <w:t>Microsimulations were the initial solution to this problem by incorporating attributes of individual properties and their transition probabilities into the model. Therefore, unlike system dynamics models, microsimulation models are stochastic. Although microsimulation models have attributes of individuals, entities in the system do not interact with each other, which is indeed always the case in social/complex systems. Another disadvantage of microsimulations is that decisions of the entities are not based on some motivations or intensions, they rather act simply based on the probabilities predetermined for every period of time for the entire simulation; therefore, microsimulations are rather for predictions than providing any explanations of micro-level or emergent level dynamics of social systems.</w:t>
      </w:r>
    </w:p>
    <w:p w14:paraId="4AA6809E" w14:textId="234E9785" w:rsidR="008311C6" w:rsidRDefault="00ED099F" w:rsidP="00ED099F">
      <w:pPr>
        <w:jc w:val="both"/>
      </w:pPr>
      <w:r>
        <w:t xml:space="preserve">On the other hand, </w:t>
      </w:r>
      <w:r w:rsidR="004B2F5D">
        <w:t>as</w:t>
      </w:r>
      <w:r w:rsidR="008311C6">
        <w:t xml:space="preserve"> </w:t>
      </w:r>
      <w:r w:rsidR="004B2F5D">
        <w:t xml:space="preserve">a much more natural way than describing stocks and flows, in </w:t>
      </w:r>
      <w:r w:rsidR="008311C6">
        <w:t xml:space="preserve">agent-based </w:t>
      </w:r>
      <w:r w:rsidRPr="00ED099F">
        <w:t xml:space="preserve">modeling </w:t>
      </w:r>
      <w:r w:rsidR="008311C6">
        <w:t xml:space="preserve">one can model </w:t>
      </w:r>
      <w:r w:rsidRPr="00ED099F">
        <w:t>individuals’ (i.e. agents’) attributes, motives (intensives), perceptions (senses), cognitive (decision making and learning) skills, actions, reactions and interactions</w:t>
      </w:r>
      <w:r w:rsidR="004B2F5D">
        <w:t xml:space="preserve"> in object oriented programming (OOP)</w:t>
      </w:r>
      <w:r w:rsidR="008311C6">
        <w:t>.</w:t>
      </w:r>
      <w:r w:rsidR="009D5EB5">
        <w:t xml:space="preserve"> This o</w:t>
      </w:r>
      <w:r w:rsidR="009D5EB5" w:rsidRPr="009D5EB5">
        <w:t xml:space="preserve">bject oriented programming approach became popular in computer science in </w:t>
      </w:r>
      <w:r w:rsidR="009D5EB5">
        <w:t xml:space="preserve">the </w:t>
      </w:r>
      <w:r w:rsidR="009D5EB5" w:rsidRPr="009D5EB5">
        <w:t xml:space="preserve">early nineties </w:t>
      </w:r>
      <w:r w:rsidR="009D5EB5">
        <w:t xml:space="preserve">and </w:t>
      </w:r>
      <w:r w:rsidR="009D5EB5" w:rsidRPr="009D5EB5">
        <w:t xml:space="preserve">has allowed computational social scientist researchers create such models in a very easy and natural way. Unlike other modeling approaches based on equations where one has to define the </w:t>
      </w:r>
      <w:r w:rsidR="009D5EB5" w:rsidRPr="009D5EB5">
        <w:lastRenderedPageBreak/>
        <w:t>phenomena precisely, ABMs are not meant to be precise, hence do not lack of flexibility in exploring phenomena.</w:t>
      </w:r>
    </w:p>
    <w:p w14:paraId="35324862" w14:textId="118FAEAC" w:rsidR="009D5EB5" w:rsidRDefault="008311C6" w:rsidP="008311C6">
      <w:pPr>
        <w:jc w:val="both"/>
        <w:rPr>
          <w:szCs w:val="24"/>
        </w:rPr>
      </w:pPr>
      <w:r>
        <w:t>Moreover,</w:t>
      </w:r>
      <w:r w:rsidR="00ED099F" w:rsidRPr="00ED099F">
        <w:t xml:space="preserve"> </w:t>
      </w:r>
      <w:r>
        <w:t>modeler can create</w:t>
      </w:r>
      <w:r w:rsidR="00ED099F" w:rsidRPr="00ED099F">
        <w:t xml:space="preserve"> an environment for the agents to dwell on and intera</w:t>
      </w:r>
      <w:r>
        <w:t xml:space="preserve">ct, </w:t>
      </w:r>
      <w:r w:rsidR="00ED099F" w:rsidRPr="00ED099F">
        <w:t>spatial or abstract; where connections can be on neighborhood basis only, or at social network level</w:t>
      </w:r>
      <w:r>
        <w:t>. Then the</w:t>
      </w:r>
      <w:r w:rsidR="00ED099F" w:rsidRPr="00ED099F">
        <w:t xml:space="preserve"> modeler</w:t>
      </w:r>
      <w:r w:rsidR="00ED099F">
        <w:t xml:space="preserve"> </w:t>
      </w:r>
      <w:r w:rsidR="00ED099F" w:rsidRPr="00ED099F">
        <w:t>can run his model and o</w:t>
      </w:r>
      <w:r>
        <w:t>bserve the emergent behavior at a higher level</w:t>
      </w:r>
      <w:r w:rsidR="00ED099F" w:rsidRPr="00ED099F">
        <w:t>.</w:t>
      </w:r>
      <w:r w:rsidR="00ED099F">
        <w:t xml:space="preserve"> </w:t>
      </w:r>
      <w:r w:rsidR="00ED099F">
        <w:rPr>
          <w:szCs w:val="24"/>
        </w:rPr>
        <w:t xml:space="preserve">ABMs therefore can be extremely flexible as the modeler can freely decide what kind of constraints she would like to put on her model. Therefore, we model this theory using agent based simulation techniques and implement in MASON toolkit </w:t>
      </w:r>
      <w:r w:rsidR="00ED099F">
        <w:rPr>
          <w:szCs w:val="24"/>
        </w:rPr>
        <w:fldChar w:fldCharType="begin"/>
      </w:r>
      <w:r w:rsidR="00566A26">
        <w:rPr>
          <w:szCs w:val="24"/>
        </w:rPr>
        <w:instrText xml:space="preserve"> ADDIN ZOTERO_ITEM CSL_CITATION {"citationID":"XYQJ2KOU","properties":{"formattedCitation":"(Luke et al. 2003)","plainCitation":"(Luke et al. 2003)"},"citationItems":[{"id":276,"uris":["http://zotero.org/users/1786553/items/TINEGAXX"],"uri":["http://zotero.org/users/1786553/items/TINEGAXX"],"itemData":{"id":276,"type":"paper-conference","title":"MASON: A Java Multi-agent Simulation Library","abstract":"Agent-based modeling (ABM) has transformed social science research by allowing researchers to replicate or generate the emergence of empirically complex social phenomena from a set of relatively simple agent-based rules at the micro-level. Swarm, RePast, Ascape, and others currently provide simulation environments for ABM social science research. After Swarm â€” arguably the first widely used ABM simulator employed in the social sciences â€” subsequent simulators have sought to enhance available simulation tools and computational capabilities by providing additional functionalities and formal modeling facilities. Here we present MASON (Multi-Agent Simulator Of Neighborhoods), following in a similar tradition that seeks to enhance the power and diversity of the available scientific toolkit in computational social science. MASON is intended to provide a core of facilities useful not only to social science but to other agent-based modeling fields such as artificial intelligence and robotics. We believe this can foster useful â€œcross-pollinationâ€</w:instrText>
      </w:r>
      <w:r w:rsidR="00566A26">
        <w:rPr>
          <w:rFonts w:ascii="Calibri" w:hAnsi="Calibri" w:cs="Calibri"/>
          <w:szCs w:val="24"/>
        </w:rPr>
        <w:instrText></w:instrText>
      </w:r>
      <w:r w:rsidR="00566A26">
        <w:rPr>
          <w:szCs w:val="24"/>
        </w:rPr>
        <w:instrText xml:space="preserve"> between such diverse disciplines, and further that MASON's additional facilities will become increasing important as social complexity simulation matures and grows into new approaches. We illustrate the new MASON simulation library with a replication of HeatBugs and a demonstration of MASON applied to two challenging case studies: ant-like foragers and micro-aerial agents. Other applications are also being developed. The HeatBugs replication and the two new applications provide an idea of MASONâ€™s potential for computational social science and artificial societies.","call-number":"0034","author":[{"family":"Luke","given":"Sean"},{"family":"Balan","given":"Gabriel Catalin"},{"family":"Panait","given":"Liviu"},{"family":"Cioffi-Revilla","given":"Claudio"},{"family":"Paus","given":"Sean"}],"issued":{"date-parts":[["2003"]]}}}],"schema":"https://github.com/citation-style-language/schema/raw/master/csl-citation.json"} </w:instrText>
      </w:r>
      <w:r w:rsidR="00ED099F">
        <w:rPr>
          <w:szCs w:val="24"/>
        </w:rPr>
        <w:fldChar w:fldCharType="separate"/>
      </w:r>
      <w:r w:rsidR="00ED099F">
        <w:rPr>
          <w:noProof/>
          <w:szCs w:val="24"/>
        </w:rPr>
        <w:t>(Luke et al. 2003)</w:t>
      </w:r>
      <w:r w:rsidR="00ED099F">
        <w:rPr>
          <w:szCs w:val="24"/>
        </w:rPr>
        <w:fldChar w:fldCharType="end"/>
      </w:r>
      <w:r w:rsidR="00ED099F">
        <w:rPr>
          <w:szCs w:val="24"/>
        </w:rPr>
        <w:t>.</w:t>
      </w:r>
    </w:p>
    <w:p w14:paraId="2A184317" w14:textId="4B9D9861" w:rsidR="00ED099F" w:rsidRDefault="009D5EB5" w:rsidP="008311C6">
      <w:pPr>
        <w:jc w:val="both"/>
      </w:pPr>
      <w:r>
        <w:rPr>
          <w:szCs w:val="24"/>
        </w:rPr>
        <w:t>Additionally</w:t>
      </w:r>
      <w:r w:rsidR="00B403B1">
        <w:rPr>
          <w:szCs w:val="24"/>
        </w:rPr>
        <w:t>, ABMs are complete (and in this manner precise) because every perception, decision, and action of an agent (and its interactions with other agents and the environment) has to be decided precisely and implemented in the model. Another advantage of agent-based models in exploring social or complex phenomena is the extent of heterogeneity in the model. Every single individual in the model might have different set of features (as in the case of human societies).</w:t>
      </w:r>
    </w:p>
    <w:p w14:paraId="44DE9DC0" w14:textId="2B569D0D" w:rsidR="00732849" w:rsidRDefault="00FC7C7E" w:rsidP="00082420">
      <w:pPr>
        <w:pStyle w:val="Heading2"/>
      </w:pPr>
      <w:r>
        <w:t>History of Eurasia</w:t>
      </w:r>
    </w:p>
    <w:p w14:paraId="34D3CE72" w14:textId="3CA3B345" w:rsidR="00732849" w:rsidRPr="00732849" w:rsidRDefault="00732849" w:rsidP="00732849">
      <w:proofErr w:type="spellStart"/>
      <w:proofErr w:type="gramStart"/>
      <w:r>
        <w:t>sdf</w:t>
      </w:r>
      <w:proofErr w:type="spellEnd"/>
      <w:proofErr w:type="gramEnd"/>
    </w:p>
    <w:p w14:paraId="245C29B9" w14:textId="77777777" w:rsidR="00082420" w:rsidRDefault="00BF2146" w:rsidP="00082420">
      <w:pPr>
        <w:pStyle w:val="Heading2"/>
      </w:pPr>
      <w:r>
        <w:t>Cioffi’s Formal Theory</w:t>
      </w:r>
    </w:p>
    <w:p w14:paraId="02D81570" w14:textId="776CC34A" w:rsidR="008617A2" w:rsidRDefault="00211521" w:rsidP="00F50E08">
      <w:pPr>
        <w:jc w:val="both"/>
        <w:rPr>
          <w:rFonts w:ascii="Calibri" w:hAnsi="Calibri"/>
          <w:szCs w:val="24"/>
        </w:rPr>
      </w:pPr>
      <w:r w:rsidRPr="00F50E08">
        <w:rPr>
          <w:szCs w:val="24"/>
        </w:rPr>
        <w:t xml:space="preserve">This study is primarily based on Cioffi’s </w:t>
      </w:r>
      <w:r w:rsidR="00254344">
        <w:rPr>
          <w:szCs w:val="24"/>
        </w:rPr>
        <w:t>f</w:t>
      </w:r>
      <w:r w:rsidRPr="00F50E08">
        <w:rPr>
          <w:szCs w:val="24"/>
        </w:rPr>
        <w:t xml:space="preserve">ormal </w:t>
      </w:r>
      <w:r w:rsidR="00254344">
        <w:rPr>
          <w:szCs w:val="24"/>
        </w:rPr>
        <w:t>t</w:t>
      </w:r>
      <w:r w:rsidRPr="00F50E08">
        <w:rPr>
          <w:szCs w:val="24"/>
        </w:rPr>
        <w:t>heory</w:t>
      </w:r>
      <w:r w:rsidR="00254344">
        <w:rPr>
          <w:szCs w:val="24"/>
        </w:rPr>
        <w:t xml:space="preserve"> of politogenesis</w:t>
      </w:r>
      <w:r w:rsidRPr="00F50E08">
        <w:rPr>
          <w:szCs w:val="24"/>
        </w:rPr>
        <w:t xml:space="preserve">. Cioffi in his article </w:t>
      </w:r>
      <w:r w:rsidR="002730F3">
        <w:rPr>
          <w:szCs w:val="24"/>
        </w:rPr>
        <w:t xml:space="preserve">makes thought experiments and </w:t>
      </w:r>
      <w:r w:rsidR="002730F3">
        <w:rPr>
          <w:rFonts w:ascii="Calibri" w:hAnsi="Calibri"/>
          <w:szCs w:val="24"/>
        </w:rPr>
        <w:t xml:space="preserve">comes up with </w:t>
      </w:r>
      <w:r w:rsidR="00AD03E0">
        <w:rPr>
          <w:rFonts w:ascii="Calibri" w:hAnsi="Calibri"/>
          <w:szCs w:val="24"/>
        </w:rPr>
        <w:t>nine required features</w:t>
      </w:r>
      <w:r w:rsidR="002730F3">
        <w:rPr>
          <w:rFonts w:ascii="Calibri" w:hAnsi="Calibri"/>
          <w:szCs w:val="24"/>
        </w:rPr>
        <w:t xml:space="preserve"> (</w:t>
      </w:r>
      <w:r w:rsidR="00AD03E0">
        <w:rPr>
          <w:rFonts w:ascii="Calibri" w:hAnsi="Calibri"/>
          <w:szCs w:val="24"/>
        </w:rPr>
        <w:t>components of potentials</w:t>
      </w:r>
      <w:r w:rsidR="002730F3">
        <w:rPr>
          <w:rFonts w:ascii="Calibri" w:hAnsi="Calibri"/>
          <w:szCs w:val="24"/>
        </w:rPr>
        <w:t>)</w:t>
      </w:r>
      <w:r w:rsidRPr="00F50E08">
        <w:rPr>
          <w:rFonts w:ascii="Calibri" w:hAnsi="Calibri"/>
          <w:szCs w:val="24"/>
        </w:rPr>
        <w:t xml:space="preserve"> </w:t>
      </w:r>
      <w:r w:rsidR="00AD03E0">
        <w:rPr>
          <w:rFonts w:ascii="Calibri" w:hAnsi="Calibri"/>
          <w:szCs w:val="24"/>
        </w:rPr>
        <w:t xml:space="preserve">that </w:t>
      </w:r>
      <w:r w:rsidRPr="00F50E08">
        <w:rPr>
          <w:rFonts w:ascii="Calibri" w:hAnsi="Calibri"/>
          <w:szCs w:val="24"/>
        </w:rPr>
        <w:t xml:space="preserve">a simple society </w:t>
      </w:r>
      <w:r w:rsidR="00AD03E0">
        <w:rPr>
          <w:rFonts w:ascii="Calibri" w:hAnsi="Calibri"/>
          <w:szCs w:val="24"/>
        </w:rPr>
        <w:t xml:space="preserve">has to possess </w:t>
      </w:r>
      <w:r w:rsidRPr="00F50E08">
        <w:rPr>
          <w:rFonts w:ascii="Calibri" w:hAnsi="Calibri"/>
          <w:szCs w:val="24"/>
        </w:rPr>
        <w:t xml:space="preserve">to become </w:t>
      </w:r>
      <w:r w:rsidR="0059626B" w:rsidRPr="00F50E08">
        <w:rPr>
          <w:rFonts w:ascii="Calibri" w:hAnsi="Calibri"/>
          <w:szCs w:val="24"/>
        </w:rPr>
        <w:t>chiefdom</w:t>
      </w:r>
      <w:r w:rsidR="00047C5E">
        <w:rPr>
          <w:rFonts w:ascii="Calibri" w:hAnsi="Calibri"/>
          <w:szCs w:val="24"/>
        </w:rPr>
        <w:t xml:space="preserve"> </w:t>
      </w:r>
      <w:r w:rsidR="00047C5E" w:rsidRPr="00F50E08">
        <w:rPr>
          <w:rFonts w:ascii="Calibri" w:hAnsi="Calibri"/>
          <w:szCs w:val="24"/>
        </w:rPr>
        <w:t>(Cioffi-Revilla 2014)</w:t>
      </w:r>
      <w:r w:rsidRPr="00F50E08">
        <w:rPr>
          <w:rFonts w:ascii="Calibri" w:hAnsi="Calibri"/>
          <w:szCs w:val="24"/>
        </w:rPr>
        <w:t>.</w:t>
      </w:r>
      <w:r w:rsidR="00D47C08">
        <w:rPr>
          <w:rFonts w:ascii="Calibri" w:hAnsi="Calibri"/>
          <w:szCs w:val="24"/>
        </w:rPr>
        <w:t xml:space="preserve"> The basis of Cioffi’s theory can be summarized in two categories. The first one is the a</w:t>
      </w:r>
      <w:r w:rsidR="00D47C08" w:rsidRPr="00D47C08">
        <w:rPr>
          <w:rFonts w:ascii="Calibri" w:hAnsi="Calibri"/>
          <w:szCs w:val="24"/>
        </w:rPr>
        <w:t>rchaeological records</w:t>
      </w:r>
      <w:r w:rsidR="00D47C08">
        <w:rPr>
          <w:rFonts w:ascii="Calibri" w:hAnsi="Calibri"/>
          <w:szCs w:val="24"/>
        </w:rPr>
        <w:t xml:space="preserve"> that</w:t>
      </w:r>
    </w:p>
    <w:p w14:paraId="4B71F1D1" w14:textId="1F463322" w:rsidR="00000000" w:rsidRPr="00D47C08" w:rsidRDefault="003708F5" w:rsidP="00D47C08">
      <w:pPr>
        <w:pStyle w:val="ListParagraph"/>
        <w:numPr>
          <w:ilvl w:val="0"/>
          <w:numId w:val="3"/>
        </w:numPr>
        <w:jc w:val="both"/>
        <w:rPr>
          <w:rFonts w:ascii="Calibri" w:hAnsi="Calibri"/>
          <w:szCs w:val="24"/>
        </w:rPr>
      </w:pPr>
      <w:r w:rsidRPr="00D47C08">
        <w:rPr>
          <w:rFonts w:ascii="Calibri" w:hAnsi="Calibri"/>
          <w:szCs w:val="24"/>
        </w:rPr>
        <w:lastRenderedPageBreak/>
        <w:t xml:space="preserve">Homo sapiens </w:t>
      </w:r>
      <w:proofErr w:type="spellStart"/>
      <w:r w:rsidRPr="00D47C08">
        <w:rPr>
          <w:rFonts w:ascii="Calibri" w:hAnsi="Calibri"/>
          <w:szCs w:val="24"/>
        </w:rPr>
        <w:t>sapiens</w:t>
      </w:r>
      <w:proofErr w:type="spellEnd"/>
      <w:r w:rsidRPr="00D47C08">
        <w:rPr>
          <w:rFonts w:ascii="Calibri" w:hAnsi="Calibri"/>
          <w:szCs w:val="24"/>
        </w:rPr>
        <w:t xml:space="preserve"> originated 200</w:t>
      </w:r>
      <w:r w:rsidR="00D47C08">
        <w:rPr>
          <w:rFonts w:ascii="Calibri" w:hAnsi="Calibri"/>
          <w:szCs w:val="24"/>
        </w:rPr>
        <w:t xml:space="preserve"> thousand years ago </w:t>
      </w:r>
      <w:r w:rsidRPr="00D47C08">
        <w:rPr>
          <w:rFonts w:ascii="Calibri" w:hAnsi="Calibri"/>
          <w:szCs w:val="24"/>
        </w:rPr>
        <w:t>in Africa</w:t>
      </w:r>
    </w:p>
    <w:p w14:paraId="6D56CE57" w14:textId="20DB2B09" w:rsidR="00000000" w:rsidRPr="00D47C08" w:rsidRDefault="003708F5" w:rsidP="00D47C08">
      <w:pPr>
        <w:pStyle w:val="ListParagraph"/>
        <w:numPr>
          <w:ilvl w:val="0"/>
          <w:numId w:val="3"/>
        </w:numPr>
        <w:jc w:val="both"/>
        <w:rPr>
          <w:rFonts w:ascii="Calibri" w:hAnsi="Calibri"/>
          <w:szCs w:val="24"/>
        </w:rPr>
      </w:pPr>
      <w:r w:rsidRPr="00D47C08">
        <w:rPr>
          <w:rFonts w:ascii="Calibri" w:hAnsi="Calibri"/>
          <w:szCs w:val="24"/>
        </w:rPr>
        <w:t xml:space="preserve">First chiefdom </w:t>
      </w:r>
      <w:r w:rsidR="00D47C08">
        <w:rPr>
          <w:rFonts w:ascii="Calibri" w:hAnsi="Calibri"/>
          <w:szCs w:val="24"/>
        </w:rPr>
        <w:t xml:space="preserve">was </w:t>
      </w:r>
      <w:r w:rsidRPr="00D47C08">
        <w:rPr>
          <w:rFonts w:ascii="Calibri" w:hAnsi="Calibri"/>
          <w:szCs w:val="24"/>
        </w:rPr>
        <w:t>formed 10</w:t>
      </w:r>
      <w:r w:rsidR="00D47C08">
        <w:rPr>
          <w:rFonts w:ascii="Calibri" w:hAnsi="Calibri"/>
          <w:szCs w:val="24"/>
        </w:rPr>
        <w:t xml:space="preserve"> </w:t>
      </w:r>
      <w:r w:rsidR="00D47C08">
        <w:rPr>
          <w:rFonts w:ascii="Calibri" w:hAnsi="Calibri"/>
          <w:szCs w:val="24"/>
        </w:rPr>
        <w:t xml:space="preserve">thousand years ago </w:t>
      </w:r>
      <w:r w:rsidRPr="00D47C08">
        <w:rPr>
          <w:rFonts w:ascii="Calibri" w:hAnsi="Calibri"/>
          <w:szCs w:val="24"/>
        </w:rPr>
        <w:t>in N</w:t>
      </w:r>
      <w:r w:rsidR="00D47C08">
        <w:rPr>
          <w:rFonts w:ascii="Calibri" w:hAnsi="Calibri"/>
          <w:szCs w:val="24"/>
        </w:rPr>
        <w:t>orthern</w:t>
      </w:r>
      <w:r w:rsidRPr="00D47C08">
        <w:rPr>
          <w:rFonts w:ascii="Calibri" w:hAnsi="Calibri"/>
          <w:szCs w:val="24"/>
        </w:rPr>
        <w:t xml:space="preserve"> Mesopotamia</w:t>
      </w:r>
    </w:p>
    <w:p w14:paraId="7BD9D183" w14:textId="4A474EBC" w:rsidR="00D47C08" w:rsidRDefault="00D47C08" w:rsidP="00D47C08">
      <w:pPr>
        <w:jc w:val="both"/>
        <w:rPr>
          <w:szCs w:val="24"/>
        </w:rPr>
      </w:pPr>
      <w:r>
        <w:rPr>
          <w:rFonts w:ascii="Calibri" w:hAnsi="Calibri"/>
          <w:szCs w:val="24"/>
        </w:rPr>
        <w:t xml:space="preserve">His second basis is potential accumulation and realization approach to politogenesis. Cioffi asks three core questions and </w:t>
      </w:r>
      <w:r w:rsidR="00D36373">
        <w:rPr>
          <w:rFonts w:ascii="Calibri" w:hAnsi="Calibri"/>
          <w:szCs w:val="24"/>
        </w:rPr>
        <w:t xml:space="preserve">theorize </w:t>
      </w:r>
      <w:r>
        <w:rPr>
          <w:szCs w:val="24"/>
        </w:rPr>
        <w:t>the politogenesis</w:t>
      </w:r>
      <w:r>
        <w:rPr>
          <w:szCs w:val="24"/>
        </w:rPr>
        <w:t xml:space="preserve"> in a causal perspective</w:t>
      </w:r>
      <w:r w:rsidR="00D36373">
        <w:rPr>
          <w:szCs w:val="24"/>
        </w:rPr>
        <w:t xml:space="preserve"> by answering these questions</w:t>
      </w:r>
      <w:r>
        <w:rPr>
          <w:szCs w:val="24"/>
        </w:rPr>
        <w:t>:</w:t>
      </w:r>
    </w:p>
    <w:p w14:paraId="6E4790D0" w14:textId="77777777" w:rsidR="00D47C08" w:rsidRDefault="00D47C08" w:rsidP="00D47C08">
      <w:pPr>
        <w:pStyle w:val="ListParagraph"/>
        <w:numPr>
          <w:ilvl w:val="0"/>
          <w:numId w:val="2"/>
        </w:numPr>
        <w:jc w:val="both"/>
        <w:rPr>
          <w:szCs w:val="24"/>
        </w:rPr>
      </w:pPr>
      <w:r>
        <w:rPr>
          <w:szCs w:val="24"/>
        </w:rPr>
        <w:t>How the requirements are met (potential attained) for a simple society to start evolving into an initial social complexity?</w:t>
      </w:r>
    </w:p>
    <w:p w14:paraId="4A8B7013" w14:textId="77777777" w:rsidR="00D47C08" w:rsidRDefault="00D47C08" w:rsidP="00D47C08">
      <w:pPr>
        <w:pStyle w:val="ListParagraph"/>
        <w:numPr>
          <w:ilvl w:val="0"/>
          <w:numId w:val="2"/>
        </w:numPr>
        <w:jc w:val="both"/>
        <w:rPr>
          <w:szCs w:val="24"/>
        </w:rPr>
      </w:pPr>
      <w:r>
        <w:rPr>
          <w:szCs w:val="24"/>
        </w:rPr>
        <w:t>What are the characteristics of these requirements (elements of the potential)?</w:t>
      </w:r>
    </w:p>
    <w:p w14:paraId="0A4E6087" w14:textId="061A30A3" w:rsidR="00D47C08" w:rsidRPr="00D47C08" w:rsidRDefault="00D47C08" w:rsidP="00F50E08">
      <w:pPr>
        <w:pStyle w:val="ListParagraph"/>
        <w:numPr>
          <w:ilvl w:val="0"/>
          <w:numId w:val="2"/>
        </w:numPr>
        <w:jc w:val="both"/>
        <w:rPr>
          <w:szCs w:val="24"/>
        </w:rPr>
      </w:pPr>
      <w:r>
        <w:rPr>
          <w:szCs w:val="24"/>
        </w:rPr>
        <w:t>Under what circumstances can the potential be realized (and hence the initial social complexity is emerged)?</w:t>
      </w:r>
    </w:p>
    <w:p w14:paraId="231067D1" w14:textId="77777777" w:rsidR="00F82D5C" w:rsidRDefault="00BF2146" w:rsidP="00082420">
      <w:pPr>
        <w:pStyle w:val="Heading3"/>
      </w:pPr>
      <w:r>
        <w:t xml:space="preserve">Definitions </w:t>
      </w:r>
      <w:r w:rsidR="0093185C">
        <w:t>and</w:t>
      </w:r>
      <w:r>
        <w:t xml:space="preserve"> </w:t>
      </w:r>
      <w:r w:rsidR="00F82D5C">
        <w:t>Concepts</w:t>
      </w:r>
    </w:p>
    <w:p w14:paraId="2D4BAEB7" w14:textId="38241928" w:rsidR="00E94988" w:rsidRDefault="004A60E9" w:rsidP="00E94988">
      <w:pPr>
        <w:jc w:val="both"/>
        <w:rPr>
          <w:szCs w:val="24"/>
        </w:rPr>
      </w:pPr>
      <w:r>
        <w:rPr>
          <w:rFonts w:ascii="Calibri" w:hAnsi="Calibri"/>
          <w:szCs w:val="24"/>
        </w:rPr>
        <w:t xml:space="preserve">Cioffi identified </w:t>
      </w:r>
      <w:r w:rsidR="0089436F">
        <w:rPr>
          <w:rFonts w:ascii="Calibri" w:hAnsi="Calibri"/>
          <w:szCs w:val="24"/>
        </w:rPr>
        <w:t>nine</w:t>
      </w:r>
      <w:r w:rsidR="0089436F">
        <w:rPr>
          <w:rFonts w:ascii="Calibri" w:hAnsi="Calibri"/>
          <w:szCs w:val="24"/>
        </w:rPr>
        <w:t xml:space="preserve"> required </w:t>
      </w:r>
      <w:r>
        <w:rPr>
          <w:rFonts w:ascii="Calibri" w:hAnsi="Calibri"/>
          <w:szCs w:val="24"/>
        </w:rPr>
        <w:t>elements of p</w:t>
      </w:r>
      <w:r w:rsidR="00E94988">
        <w:rPr>
          <w:rFonts w:ascii="Calibri" w:hAnsi="Calibri"/>
          <w:szCs w:val="24"/>
        </w:rPr>
        <w:t>otential</w:t>
      </w:r>
      <w:r w:rsidR="0089436F">
        <w:rPr>
          <w:rFonts w:ascii="Calibri" w:hAnsi="Calibri"/>
          <w:szCs w:val="24"/>
        </w:rPr>
        <w:t xml:space="preserve">. A polity cannot be emerged if any of these </w:t>
      </w:r>
      <w:r w:rsidR="007B18D6">
        <w:rPr>
          <w:rFonts w:ascii="Calibri" w:hAnsi="Calibri"/>
          <w:szCs w:val="24"/>
        </w:rPr>
        <w:t>n</w:t>
      </w:r>
      <w:r w:rsidR="007B18D6" w:rsidRPr="007B18D6">
        <w:rPr>
          <w:rFonts w:ascii="Calibri" w:hAnsi="Calibri"/>
          <w:szCs w:val="24"/>
        </w:rPr>
        <w:t xml:space="preserve">ecessary </w:t>
      </w:r>
      <w:r w:rsidR="007B18D6">
        <w:rPr>
          <w:rFonts w:ascii="Calibri" w:hAnsi="Calibri"/>
          <w:szCs w:val="24"/>
        </w:rPr>
        <w:t>c</w:t>
      </w:r>
      <w:r w:rsidR="007B18D6" w:rsidRPr="007B18D6">
        <w:rPr>
          <w:rFonts w:ascii="Calibri" w:hAnsi="Calibri"/>
          <w:szCs w:val="24"/>
        </w:rPr>
        <w:t xml:space="preserve">onditions </w:t>
      </w:r>
      <w:r w:rsidR="00EA6C8C">
        <w:rPr>
          <w:rFonts w:ascii="Calibri" w:hAnsi="Calibri"/>
          <w:szCs w:val="24"/>
        </w:rPr>
        <w:t xml:space="preserve">is </w:t>
      </w:r>
      <w:r w:rsidR="0089436F">
        <w:rPr>
          <w:rFonts w:ascii="Calibri" w:hAnsi="Calibri"/>
          <w:szCs w:val="24"/>
        </w:rPr>
        <w:t>missing</w:t>
      </w:r>
      <w:r w:rsidR="00E94988">
        <w:rPr>
          <w:rFonts w:ascii="Calibri" w:hAnsi="Calibri"/>
          <w:szCs w:val="24"/>
        </w:rPr>
        <w:t>:</w:t>
      </w:r>
      <w:r w:rsidR="00E94988" w:rsidRPr="00F50E08">
        <w:rPr>
          <w:szCs w:val="24"/>
        </w:rPr>
        <w:t xml:space="preserve"> </w:t>
      </w:r>
    </w:p>
    <w:p w14:paraId="4B7A6145" w14:textId="77777777" w:rsidR="00E94988" w:rsidRPr="00F50E08" w:rsidRDefault="00E94988" w:rsidP="00E94988">
      <w:pPr>
        <w:pStyle w:val="ListParagraph"/>
        <w:numPr>
          <w:ilvl w:val="0"/>
          <w:numId w:val="1"/>
        </w:numPr>
        <w:jc w:val="both"/>
        <w:rPr>
          <w:szCs w:val="24"/>
        </w:rPr>
      </w:pPr>
      <w:r w:rsidRPr="00F50E08">
        <w:rPr>
          <w:szCs w:val="24"/>
        </w:rPr>
        <w:t>Kinship knowledge</w:t>
      </w:r>
    </w:p>
    <w:p w14:paraId="30F27626" w14:textId="77777777" w:rsidR="00E94988" w:rsidRPr="00F50E08" w:rsidRDefault="00E94988" w:rsidP="00E94988">
      <w:pPr>
        <w:pStyle w:val="ListParagraph"/>
        <w:numPr>
          <w:ilvl w:val="0"/>
          <w:numId w:val="1"/>
        </w:numPr>
        <w:jc w:val="both"/>
        <w:rPr>
          <w:szCs w:val="24"/>
        </w:rPr>
      </w:pPr>
      <w:r w:rsidRPr="00F50E08">
        <w:rPr>
          <w:szCs w:val="24"/>
        </w:rPr>
        <w:t>Communicative ability</w:t>
      </w:r>
    </w:p>
    <w:p w14:paraId="60AB60BA" w14:textId="77777777" w:rsidR="00E94988" w:rsidRPr="00F50E08" w:rsidRDefault="00E94988" w:rsidP="00E94988">
      <w:pPr>
        <w:pStyle w:val="ListParagraph"/>
        <w:numPr>
          <w:ilvl w:val="0"/>
          <w:numId w:val="1"/>
        </w:numPr>
        <w:jc w:val="both"/>
        <w:rPr>
          <w:szCs w:val="24"/>
        </w:rPr>
      </w:pPr>
      <w:r w:rsidRPr="00F50E08">
        <w:rPr>
          <w:szCs w:val="24"/>
        </w:rPr>
        <w:t>Normative sociality</w:t>
      </w:r>
    </w:p>
    <w:p w14:paraId="29AAA001" w14:textId="77777777" w:rsidR="00E94988" w:rsidRPr="00F50E08" w:rsidRDefault="00E94988" w:rsidP="00E94988">
      <w:pPr>
        <w:pStyle w:val="ListParagraph"/>
        <w:numPr>
          <w:ilvl w:val="0"/>
          <w:numId w:val="1"/>
        </w:numPr>
        <w:jc w:val="both"/>
        <w:rPr>
          <w:szCs w:val="24"/>
        </w:rPr>
      </w:pPr>
      <w:r w:rsidRPr="00F50E08">
        <w:rPr>
          <w:szCs w:val="24"/>
        </w:rPr>
        <w:t>Social identification ability</w:t>
      </w:r>
    </w:p>
    <w:p w14:paraId="11C91770" w14:textId="77777777" w:rsidR="00E94988" w:rsidRPr="00F50E08" w:rsidRDefault="00E94988" w:rsidP="00E94988">
      <w:pPr>
        <w:pStyle w:val="ListParagraph"/>
        <w:numPr>
          <w:ilvl w:val="0"/>
          <w:numId w:val="1"/>
        </w:numPr>
        <w:jc w:val="both"/>
        <w:rPr>
          <w:szCs w:val="24"/>
        </w:rPr>
      </w:pPr>
      <w:r w:rsidRPr="00F50E08">
        <w:rPr>
          <w:szCs w:val="24"/>
        </w:rPr>
        <w:t>Environmental knowledge</w:t>
      </w:r>
    </w:p>
    <w:p w14:paraId="6A94EBB1" w14:textId="77777777" w:rsidR="00E94988" w:rsidRPr="00F50E08" w:rsidRDefault="00E94988" w:rsidP="00E94988">
      <w:pPr>
        <w:pStyle w:val="ListParagraph"/>
        <w:numPr>
          <w:ilvl w:val="0"/>
          <w:numId w:val="1"/>
        </w:numPr>
        <w:jc w:val="both"/>
        <w:rPr>
          <w:szCs w:val="24"/>
        </w:rPr>
      </w:pPr>
      <w:r w:rsidRPr="00F50E08">
        <w:rPr>
          <w:szCs w:val="24"/>
        </w:rPr>
        <w:t>Knowledge of normal vs. rare events</w:t>
      </w:r>
    </w:p>
    <w:p w14:paraId="6E22D47E" w14:textId="77777777" w:rsidR="00E94988" w:rsidRPr="00F50E08" w:rsidRDefault="00E94988" w:rsidP="00E94988">
      <w:pPr>
        <w:pStyle w:val="ListParagraph"/>
        <w:numPr>
          <w:ilvl w:val="0"/>
          <w:numId w:val="1"/>
        </w:numPr>
        <w:jc w:val="both"/>
        <w:rPr>
          <w:szCs w:val="24"/>
        </w:rPr>
      </w:pPr>
      <w:r w:rsidRPr="00F50E08">
        <w:rPr>
          <w:szCs w:val="24"/>
        </w:rPr>
        <w:t>Food procurement ability</w:t>
      </w:r>
    </w:p>
    <w:p w14:paraId="493ED4E4" w14:textId="77777777" w:rsidR="00E94988" w:rsidRPr="00F50E08" w:rsidRDefault="00E94988" w:rsidP="00E94988">
      <w:pPr>
        <w:pStyle w:val="ListParagraph"/>
        <w:numPr>
          <w:ilvl w:val="0"/>
          <w:numId w:val="1"/>
        </w:numPr>
        <w:jc w:val="both"/>
        <w:rPr>
          <w:szCs w:val="24"/>
        </w:rPr>
      </w:pPr>
      <w:r w:rsidRPr="00F50E08">
        <w:rPr>
          <w:szCs w:val="24"/>
        </w:rPr>
        <w:t>Homicidal ability</w:t>
      </w:r>
    </w:p>
    <w:p w14:paraId="4F7DEF21" w14:textId="6D2FEE99" w:rsidR="00E94988" w:rsidRDefault="00E94988" w:rsidP="00E94988">
      <w:pPr>
        <w:pStyle w:val="ListParagraph"/>
        <w:numPr>
          <w:ilvl w:val="0"/>
          <w:numId w:val="1"/>
        </w:numPr>
        <w:jc w:val="both"/>
        <w:rPr>
          <w:szCs w:val="24"/>
        </w:rPr>
      </w:pPr>
      <w:r w:rsidRPr="00F50E08">
        <w:rPr>
          <w:szCs w:val="24"/>
        </w:rPr>
        <w:lastRenderedPageBreak/>
        <w:t>Collective action ability</w:t>
      </w:r>
    </w:p>
    <w:p w14:paraId="5B96B360" w14:textId="58230318" w:rsidR="004F3D99" w:rsidRPr="004F3D99" w:rsidRDefault="004F3D99" w:rsidP="004F3D99">
      <w:pPr>
        <w:jc w:val="both"/>
        <w:rPr>
          <w:szCs w:val="24"/>
        </w:rPr>
      </w:pPr>
      <w:r>
        <w:rPr>
          <w:szCs w:val="24"/>
        </w:rPr>
        <w:t xml:space="preserve">Due to space limitations I won’t discuss each of the items listed above again as they are available in Cioffi’s paper </w:t>
      </w:r>
      <w:r>
        <w:rPr>
          <w:szCs w:val="24"/>
        </w:rPr>
        <w:fldChar w:fldCharType="begin"/>
      </w:r>
      <w:r>
        <w:rPr>
          <w:szCs w:val="24"/>
        </w:rPr>
        <w:instrText xml:space="preserve"> ADDIN ZOTERO_ITEM CSL_CITATION {"citationID":"Gn86CQPr","properties":{"formattedCitation":"(Cioffi-Revilla 2014)","plainCitation":"(Cioffi-Revilla 2014)"},"citationItems":[{"id":594,"uris":["http://zotero.org/users/1786553/items/8MX6D7BT"],"uri":["http://zotero.org/users/1786553/items/8MX6D7BT"],"itemData":{"id":594,"type":"report","title":"A Formal Theory of Politogenesis: Towards an Agent Simulation of Social Complexity Origins","publisher":"Social Science Research Network","publisher-place":"Rochester, NY","genre":"SSRN Scholarly Paper","source":"papers.ssrn.com","event-place":"Rochester, NY","abstract":"Agent-based social simulation models are beginning to make significant contributions to scientific understanding of origins of human social complexity (politogenesis). However, social theory remains unclear about the prerequisites of social complexity origins; about things people must have known before the simplest societies could self-organize. In addition, there is a paucity of formal theories of politogenesis. I present a formal mathematical theory of social complexity focused on the phase of human history preceding its initial emergence in selected world regions ca. 10,000 years ago (early Holocene epoch). The formalism uses probability theory and analysis to derive a set of basic, testable results. The main prediction of the theory supports the rare nature of initial social complexity, consistent with observation. Further geospatial applications of the theory predict expected locations for politogenesis, based on prior, causal, theoretically predicted potentials.","URL":"http://papers.ssrn.com/abstract=2429322","number":"ID 2429322","shortTitle":"A Formal Theory of Politogenesis","author":[{"family":"Cioffi-Revilla","given":"Claudio"}],"issued":{"date-parts":[["2014",4,25]]},"accessed":{"date-parts":[["2014",11,6]]}}}],"schema":"https://github.com/citation-style-language/schema/raw/master/csl-citation.json"} </w:instrText>
      </w:r>
      <w:r>
        <w:rPr>
          <w:szCs w:val="24"/>
        </w:rPr>
        <w:fldChar w:fldCharType="separate"/>
      </w:r>
      <w:r w:rsidRPr="004F3D99">
        <w:rPr>
          <w:rFonts w:ascii="Calibri" w:hAnsi="Calibri"/>
        </w:rPr>
        <w:t>(Cioffi-Revilla 2014)</w:t>
      </w:r>
      <w:r>
        <w:rPr>
          <w:szCs w:val="24"/>
        </w:rPr>
        <w:fldChar w:fldCharType="end"/>
      </w:r>
      <w:r>
        <w:rPr>
          <w:szCs w:val="24"/>
        </w:rPr>
        <w:t xml:space="preserve">. </w:t>
      </w:r>
      <w:r w:rsidR="00626EFB">
        <w:rPr>
          <w:szCs w:val="24"/>
        </w:rPr>
        <w:t>In his paper, h</w:t>
      </w:r>
      <w:bookmarkStart w:id="1" w:name="_GoBack"/>
      <w:bookmarkEnd w:id="1"/>
      <w:r>
        <w:rPr>
          <w:szCs w:val="24"/>
        </w:rPr>
        <w:t>e further defines some basic concepts such as polity, social complexity, chiefdom and politogenesis.</w:t>
      </w:r>
    </w:p>
    <w:p w14:paraId="7AC3E31E" w14:textId="77777777" w:rsidR="00082420" w:rsidRDefault="00F82D5C" w:rsidP="00082420">
      <w:pPr>
        <w:pStyle w:val="Heading2"/>
      </w:pPr>
      <w:r>
        <w:t>Model Description</w:t>
      </w:r>
    </w:p>
    <w:p w14:paraId="27D44953" w14:textId="737E2B4E" w:rsidR="00A32750" w:rsidRPr="008617A2" w:rsidRDefault="00A32750" w:rsidP="00A32750">
      <w:pPr>
        <w:jc w:val="both"/>
        <w:rPr>
          <w:rFonts w:ascii="Calibri" w:hAnsi="Calibri"/>
          <w:szCs w:val="24"/>
        </w:rPr>
      </w:pPr>
      <w:r>
        <w:rPr>
          <w:rFonts w:ascii="Calibri" w:hAnsi="Calibri"/>
          <w:szCs w:val="24"/>
        </w:rPr>
        <w:t xml:space="preserve">In this study we build an agent based simulation model on Cioffi’s formal theory </w:t>
      </w:r>
      <w:r>
        <w:rPr>
          <w:rFonts w:ascii="Calibri" w:hAnsi="Calibri"/>
        </w:rPr>
        <w:fldChar w:fldCharType="begin"/>
      </w:r>
      <w:r>
        <w:rPr>
          <w:rFonts w:ascii="Calibri" w:hAnsi="Calibri"/>
        </w:rPr>
        <w:instrText xml:space="preserve"> ADDIN ZOTERO_ITEM CSL_CITATION {"citationID":"Yfd9CB3x","properties":{"formattedCitation":"(Cioffi-Revilla 2014)","plainCitation":"(Cioffi-Revilla 2014)"},"citationItems":[{"id":594,"uris":["http://zotero.org/users/1786553/items/8MX6D7BT"],"uri":["http://zotero.org/users/1786553/items/8MX6D7BT"],"itemData":{"id":594,"type":"report","title":"A Formal Theory of Politogenesis: Towards an Agent Simulation of Social Complexity Origins","publisher":"Social Science Research Network","publisher-place":"Rochester, NY","genre":"SSRN Scholarly Paper","source":"papers.ssrn.com","event-place":"Rochester, NY","abstract":"Agent-based social simulation models are beginning to make significant contributions to scientific understanding of origins of human social complexity (politogenesis). However, social theory remains unclear about the prerequisites of social complexity origins; about things people must have known before the simplest societies could self-organize. In addition, there is a paucity of formal theories of politogenesis. I present a formal mathematical theory of social complexity focused on the phase of human history preceding its initial emergence in selected world regions ca. 10,000 years ago (early Holocene epoch). The formalism uses probability theory and analysis to derive a set of basic, testable results. The main prediction of the theory supports the rare nature of initial social complexity, consistent with observation. Further geospatial applications of the theory predict expected locations for politogenesis, based on prior, causal, theoretically predicted potentials.","URL":"http://papers.ssrn.com/abstract=2429322","number":"ID 2429322","shortTitle":"A Formal Theory of Politogenesis","author":[{"family":"Cioffi-Revilla","given":"Claudio"}],"issued":{"date-parts":[["2014",4,25]]},"accessed":{"date-parts":[["2014",11,6]]}}}],"schema":"https://github.com/citation-style-language/schema/raw/master/csl-citation.json"} </w:instrText>
      </w:r>
      <w:r>
        <w:rPr>
          <w:rFonts w:ascii="Calibri" w:hAnsi="Calibri"/>
        </w:rPr>
        <w:fldChar w:fldCharType="separate"/>
      </w:r>
      <w:r>
        <w:rPr>
          <w:rFonts w:ascii="Calibri" w:hAnsi="Calibri"/>
          <w:noProof/>
        </w:rPr>
        <w:t>(Cioffi-Revilla 2014)</w:t>
      </w:r>
      <w:r>
        <w:rPr>
          <w:rFonts w:ascii="Calibri" w:hAnsi="Calibri"/>
        </w:rPr>
        <w:fldChar w:fldCharType="end"/>
      </w:r>
      <w:r>
        <w:rPr>
          <w:rFonts w:ascii="Calibri" w:hAnsi="Calibri"/>
          <w:szCs w:val="24"/>
        </w:rPr>
        <w:t>.</w:t>
      </w:r>
      <w:r w:rsidR="008617A2">
        <w:rPr>
          <w:rFonts w:ascii="Calibri" w:hAnsi="Calibri"/>
          <w:szCs w:val="24"/>
        </w:rPr>
        <w:t xml:space="preserve"> </w:t>
      </w:r>
      <w:r>
        <w:rPr>
          <w:szCs w:val="24"/>
        </w:rPr>
        <w:t>Based on the theories and though</w:t>
      </w:r>
      <w:r w:rsidR="008617A2">
        <w:rPr>
          <w:szCs w:val="24"/>
        </w:rPr>
        <w:t>t experiments answering to the three</w:t>
      </w:r>
      <w:r>
        <w:rPr>
          <w:szCs w:val="24"/>
        </w:rPr>
        <w:t xml:space="preserve"> questions we build an agent-based model where simple societies can accumulate potential and finally emerge into socially complex chiefdoms. We validate our model by creating a spatially explicit </w:t>
      </w:r>
      <w:proofErr w:type="spellStart"/>
      <w:r>
        <w:rPr>
          <w:szCs w:val="24"/>
        </w:rPr>
        <w:t>heatmap</w:t>
      </w:r>
      <w:proofErr w:type="spellEnd"/>
      <w:r>
        <w:rPr>
          <w:szCs w:val="24"/>
        </w:rPr>
        <w:t xml:space="preserve"> of these realizations.</w:t>
      </w:r>
    </w:p>
    <w:p w14:paraId="66543017" w14:textId="160DCA33" w:rsidR="009D6855" w:rsidRPr="00EF1127" w:rsidRDefault="009D6855" w:rsidP="00A32750">
      <w:pPr>
        <w:jc w:val="both"/>
      </w:pPr>
      <w:r w:rsidRPr="00EF1127">
        <w:t>The environment consists of a biophysical landscape inhabited by a kin-based society. The initial agent rules are based exclusively on knowledge and skills such as those specified by conditions 1–9. Situational changes activate agent decision-making and produce decisions, behaviors, and emergent patterns that generate politogenesis.</w:t>
      </w:r>
    </w:p>
    <w:p w14:paraId="46C5CFE7" w14:textId="77777777" w:rsidR="004F134D" w:rsidRPr="00EF1127" w:rsidRDefault="00315AD3" w:rsidP="00315AD3">
      <w:pPr>
        <w:jc w:val="both"/>
      </w:pPr>
      <w:r w:rsidRPr="00EF1127">
        <w:t>Theory can be employed to predict precise locations for politogenesis, based on prior causal potentials, and can be tested</w:t>
      </w:r>
      <w:r w:rsidR="004F134D" w:rsidRPr="00EF1127">
        <w:t xml:space="preserve">: Locations with highest potentials should coincide with the four </w:t>
      </w:r>
      <w:proofErr w:type="spellStart"/>
      <w:r w:rsidR="004F134D" w:rsidRPr="00EF1127">
        <w:t>politogenic</w:t>
      </w:r>
      <w:proofErr w:type="spellEnd"/>
      <w:r w:rsidR="004F134D" w:rsidRPr="00EF1127">
        <w:t xml:space="preserve"> regions known from archaeology (the Levant, China, Peru, Mesoamerica) as well as related areas that may not have generated states until relatively recent times but did generate chiefdoms (e.g., North America, Amazonia, </w:t>
      </w:r>
      <w:proofErr w:type="spellStart"/>
      <w:r w:rsidR="004F134D" w:rsidRPr="00EF1127">
        <w:t>subsaharan</w:t>
      </w:r>
      <w:proofErr w:type="spellEnd"/>
      <w:r w:rsidR="004F134D" w:rsidRPr="00EF1127">
        <w:t xml:space="preserve"> Africa, south Asia, and Europe).</w:t>
      </w:r>
    </w:p>
    <w:p w14:paraId="2DC599D3" w14:textId="77777777" w:rsidR="00082420" w:rsidRDefault="00F82D5C" w:rsidP="00082420">
      <w:pPr>
        <w:pStyle w:val="Heading3"/>
      </w:pPr>
      <w:r>
        <w:lastRenderedPageBreak/>
        <w:t>Assumptions</w:t>
      </w:r>
    </w:p>
    <w:p w14:paraId="10AB0361" w14:textId="77777777" w:rsidR="00082420" w:rsidRPr="00082420" w:rsidRDefault="00082420" w:rsidP="00082420"/>
    <w:p w14:paraId="0BAD5DE8" w14:textId="77777777" w:rsidR="00082420" w:rsidRPr="00082420" w:rsidRDefault="00206C73" w:rsidP="00082420">
      <w:pPr>
        <w:pStyle w:val="Heading2"/>
      </w:pPr>
      <w:r>
        <w:t>Model Outline</w:t>
      </w:r>
    </w:p>
    <w:p w14:paraId="14F85391" w14:textId="77777777" w:rsidR="00082420" w:rsidRPr="00082420" w:rsidRDefault="00206C73" w:rsidP="00082420">
      <w:pPr>
        <w:pStyle w:val="Heading3"/>
      </w:pPr>
      <w:r>
        <w:t xml:space="preserve">Agents </w:t>
      </w:r>
    </w:p>
    <w:p w14:paraId="15AAA3B1" w14:textId="77777777" w:rsidR="00082420" w:rsidRPr="00082420" w:rsidRDefault="00206C73" w:rsidP="00082420">
      <w:pPr>
        <w:pStyle w:val="Heading4"/>
      </w:pPr>
      <w:r>
        <w:t>Attributes of Agents</w:t>
      </w:r>
    </w:p>
    <w:p w14:paraId="4E5671C0" w14:textId="77777777" w:rsidR="00206C73" w:rsidRDefault="00206C73" w:rsidP="00206C73">
      <w:pPr>
        <w:pStyle w:val="Heading3"/>
      </w:pPr>
      <w:r>
        <w:t>Environment</w:t>
      </w:r>
    </w:p>
    <w:p w14:paraId="6556B248" w14:textId="77777777" w:rsidR="00206C73" w:rsidRDefault="00206C73" w:rsidP="00206C73">
      <w:pPr>
        <w:pStyle w:val="Heading4"/>
      </w:pPr>
      <w:r>
        <w:t>Attributes of Environment</w:t>
      </w:r>
    </w:p>
    <w:p w14:paraId="4A0264B3" w14:textId="77777777" w:rsidR="00206C73" w:rsidRDefault="00206C73" w:rsidP="00206C73"/>
    <w:p w14:paraId="58DDFA1F" w14:textId="77777777" w:rsidR="00F82D5C" w:rsidRDefault="00F82D5C" w:rsidP="00F82D5C">
      <w:pPr>
        <w:pStyle w:val="Heading2"/>
      </w:pPr>
      <w:r>
        <w:t>Conclusion</w:t>
      </w:r>
    </w:p>
    <w:p w14:paraId="56D161F5" w14:textId="77777777" w:rsidR="00F82D5C" w:rsidRPr="00F82D5C" w:rsidRDefault="00F82D5C" w:rsidP="00F82D5C"/>
    <w:p w14:paraId="39A7E705" w14:textId="77777777" w:rsidR="00F37A4E" w:rsidRDefault="00F37A4E" w:rsidP="00F37A4E">
      <w:pPr>
        <w:pStyle w:val="Heading2"/>
      </w:pPr>
      <w:r w:rsidRPr="00F37A4E">
        <w:t>References</w:t>
      </w:r>
    </w:p>
    <w:p w14:paraId="05462A88" w14:textId="77777777" w:rsidR="004F3D99" w:rsidRPr="004F3D99" w:rsidRDefault="00313D88" w:rsidP="004F3D99">
      <w:pPr>
        <w:pStyle w:val="Bibliography"/>
        <w:rPr>
          <w:rFonts w:ascii="Calibri" w:hAnsi="Calibri"/>
        </w:rPr>
      </w:pPr>
      <w:r>
        <w:fldChar w:fldCharType="begin"/>
      </w:r>
      <w:r>
        <w:instrText xml:space="preserve"> ADDIN ZOTERO_BIBL {"custom":[]} CSL_BIBLIOGRAPHY </w:instrText>
      </w:r>
      <w:r>
        <w:fldChar w:fldCharType="separate"/>
      </w:r>
      <w:r w:rsidR="004F3D99" w:rsidRPr="004F3D99">
        <w:rPr>
          <w:rFonts w:ascii="Calibri" w:hAnsi="Calibri"/>
        </w:rPr>
        <w:br/>
        <w:t xml:space="preserve">Cioffi-Revilla, </w:t>
      </w:r>
      <w:proofErr w:type="gramStart"/>
      <w:r w:rsidR="004F3D99" w:rsidRPr="004F3D99">
        <w:rPr>
          <w:rFonts w:ascii="Calibri" w:hAnsi="Calibri"/>
        </w:rPr>
        <w:t>Claudio</w:t>
      </w:r>
      <w:r w:rsidR="004F3D99" w:rsidRPr="004F3D99">
        <w:rPr>
          <w:rFonts w:ascii="Calibri" w:hAnsi="Calibri"/>
        </w:rPr>
        <w:br/>
        <w:t xml:space="preserve"> 2014</w:t>
      </w:r>
      <w:r w:rsidR="004F3D99" w:rsidRPr="004F3D99">
        <w:rPr>
          <w:rFonts w:ascii="Calibri" w:hAnsi="Calibri"/>
        </w:rPr>
        <w:tab/>
        <w:t>A Formal Theory</w:t>
      </w:r>
      <w:proofErr w:type="gramEnd"/>
      <w:r w:rsidR="004F3D99" w:rsidRPr="004F3D99">
        <w:rPr>
          <w:rFonts w:ascii="Calibri" w:hAnsi="Calibri"/>
        </w:rPr>
        <w:t xml:space="preserve"> of Politogenesis: Towards an Agent Simulation of Social Complexity Origins. SSRN Scholarly Paper, ID 2429322. Rochester, NY: Social Science Research Network. http://papers.ssrn.com/abstract=2429322, accessed November 6, 2014.</w:t>
      </w:r>
    </w:p>
    <w:p w14:paraId="6FDA4C9D" w14:textId="77777777" w:rsidR="004F3D99" w:rsidRPr="004F3D99" w:rsidRDefault="004F3D99" w:rsidP="004F3D99">
      <w:pPr>
        <w:pStyle w:val="Bibliography"/>
        <w:rPr>
          <w:rFonts w:ascii="Calibri" w:hAnsi="Calibri"/>
        </w:rPr>
      </w:pPr>
      <w:r w:rsidRPr="004F3D99">
        <w:rPr>
          <w:rFonts w:ascii="Calibri" w:hAnsi="Calibri"/>
        </w:rPr>
        <w:br/>
      </w:r>
      <w:proofErr w:type="gramStart"/>
      <w:r w:rsidRPr="004F3D99">
        <w:rPr>
          <w:rFonts w:ascii="Calibri" w:hAnsi="Calibri"/>
        </w:rPr>
        <w:t xml:space="preserve">Gilbert, Nigel, and Klaus </w:t>
      </w:r>
      <w:proofErr w:type="spellStart"/>
      <w:r w:rsidRPr="004F3D99">
        <w:rPr>
          <w:rFonts w:ascii="Calibri" w:hAnsi="Calibri"/>
        </w:rPr>
        <w:t>Troitzsch</w:t>
      </w:r>
      <w:proofErr w:type="spellEnd"/>
      <w:r w:rsidRPr="004F3D99">
        <w:rPr>
          <w:rFonts w:ascii="Calibri" w:hAnsi="Calibri"/>
        </w:rPr>
        <w:br/>
        <w:t xml:space="preserve"> 2005</w:t>
      </w:r>
      <w:r w:rsidRPr="004F3D99">
        <w:rPr>
          <w:rFonts w:ascii="Calibri" w:hAnsi="Calibri"/>
        </w:rPr>
        <w:tab/>
        <w:t>Simulation for the Social Scientist.</w:t>
      </w:r>
      <w:proofErr w:type="gramEnd"/>
      <w:r w:rsidRPr="004F3D99">
        <w:rPr>
          <w:rFonts w:ascii="Calibri" w:hAnsi="Calibri"/>
        </w:rPr>
        <w:t xml:space="preserve"> 2 </w:t>
      </w:r>
      <w:proofErr w:type="gramStart"/>
      <w:r w:rsidRPr="004F3D99">
        <w:rPr>
          <w:rFonts w:ascii="Calibri" w:hAnsi="Calibri"/>
        </w:rPr>
        <w:t>edition</w:t>
      </w:r>
      <w:proofErr w:type="gramEnd"/>
      <w:r w:rsidRPr="004F3D99">
        <w:rPr>
          <w:rFonts w:ascii="Calibri" w:hAnsi="Calibri"/>
        </w:rPr>
        <w:t>. Maidenhead, England ; New York, NY: Open University Press.</w:t>
      </w:r>
    </w:p>
    <w:p w14:paraId="24BA1F7E" w14:textId="77777777" w:rsidR="004F3D99" w:rsidRPr="004F3D99" w:rsidRDefault="004F3D99" w:rsidP="004F3D99">
      <w:pPr>
        <w:pStyle w:val="Bibliography"/>
        <w:rPr>
          <w:rFonts w:ascii="Calibri" w:hAnsi="Calibri"/>
        </w:rPr>
      </w:pPr>
      <w:r w:rsidRPr="004F3D99">
        <w:rPr>
          <w:rFonts w:ascii="Calibri" w:hAnsi="Calibri"/>
        </w:rPr>
        <w:br/>
        <w:t xml:space="preserve">Luke, Sean, Gabriel </w:t>
      </w:r>
      <w:proofErr w:type="spellStart"/>
      <w:r w:rsidRPr="004F3D99">
        <w:rPr>
          <w:rFonts w:ascii="Calibri" w:hAnsi="Calibri"/>
        </w:rPr>
        <w:t>Catalin</w:t>
      </w:r>
      <w:proofErr w:type="spellEnd"/>
      <w:r w:rsidRPr="004F3D99">
        <w:rPr>
          <w:rFonts w:ascii="Calibri" w:hAnsi="Calibri"/>
        </w:rPr>
        <w:t xml:space="preserve"> </w:t>
      </w:r>
      <w:proofErr w:type="spellStart"/>
      <w:r w:rsidRPr="004F3D99">
        <w:rPr>
          <w:rFonts w:ascii="Calibri" w:hAnsi="Calibri"/>
        </w:rPr>
        <w:t>Balan</w:t>
      </w:r>
      <w:proofErr w:type="spellEnd"/>
      <w:r w:rsidRPr="004F3D99">
        <w:rPr>
          <w:rFonts w:ascii="Calibri" w:hAnsi="Calibri"/>
        </w:rPr>
        <w:t xml:space="preserve">, </w:t>
      </w:r>
      <w:proofErr w:type="spellStart"/>
      <w:r w:rsidRPr="004F3D99">
        <w:rPr>
          <w:rFonts w:ascii="Calibri" w:hAnsi="Calibri"/>
        </w:rPr>
        <w:t>Liviu</w:t>
      </w:r>
      <w:proofErr w:type="spellEnd"/>
      <w:r w:rsidRPr="004F3D99">
        <w:rPr>
          <w:rFonts w:ascii="Calibri" w:hAnsi="Calibri"/>
        </w:rPr>
        <w:t xml:space="preserve"> </w:t>
      </w:r>
      <w:proofErr w:type="spellStart"/>
      <w:r w:rsidRPr="004F3D99">
        <w:rPr>
          <w:rFonts w:ascii="Calibri" w:hAnsi="Calibri"/>
        </w:rPr>
        <w:t>Panait</w:t>
      </w:r>
      <w:proofErr w:type="spellEnd"/>
      <w:r w:rsidRPr="004F3D99">
        <w:rPr>
          <w:rFonts w:ascii="Calibri" w:hAnsi="Calibri"/>
        </w:rPr>
        <w:t>, Claudio Cioffi-Revilla, and Sean Paus</w:t>
      </w:r>
      <w:r w:rsidRPr="004F3D99">
        <w:rPr>
          <w:rFonts w:ascii="Calibri" w:hAnsi="Calibri"/>
        </w:rPr>
        <w:br/>
        <w:t xml:space="preserve"> 2003</w:t>
      </w:r>
      <w:r w:rsidRPr="004F3D99">
        <w:rPr>
          <w:rFonts w:ascii="Calibri" w:hAnsi="Calibri"/>
        </w:rPr>
        <w:tab/>
        <w:t xml:space="preserve">MASON: A Java Multi-Agent Simulation Library. </w:t>
      </w:r>
      <w:proofErr w:type="gramStart"/>
      <w:r w:rsidRPr="004F3D99">
        <w:rPr>
          <w:rFonts w:ascii="Calibri" w:hAnsi="Calibri"/>
          <w:i/>
          <w:iCs/>
        </w:rPr>
        <w:t>In</w:t>
      </w:r>
      <w:r w:rsidRPr="004F3D99">
        <w:rPr>
          <w:rFonts w:ascii="Calibri" w:hAnsi="Calibri"/>
        </w:rPr>
        <w:t xml:space="preserve"> .</w:t>
      </w:r>
      <w:proofErr w:type="gramEnd"/>
    </w:p>
    <w:p w14:paraId="1356F360" w14:textId="77777777" w:rsidR="004F3D99" w:rsidRPr="004F3D99" w:rsidRDefault="004F3D99" w:rsidP="004F3D99">
      <w:pPr>
        <w:pStyle w:val="Bibliography"/>
        <w:rPr>
          <w:rFonts w:ascii="Calibri" w:hAnsi="Calibri"/>
        </w:rPr>
      </w:pPr>
      <w:r w:rsidRPr="004F3D99">
        <w:rPr>
          <w:rFonts w:ascii="Calibri" w:hAnsi="Calibri"/>
        </w:rPr>
        <w:br/>
      </w:r>
      <w:proofErr w:type="spellStart"/>
      <w:proofErr w:type="gramStart"/>
      <w:r w:rsidRPr="004F3D99">
        <w:rPr>
          <w:rFonts w:ascii="Calibri" w:hAnsi="Calibri"/>
        </w:rPr>
        <w:t>Rashevsky</w:t>
      </w:r>
      <w:proofErr w:type="spellEnd"/>
      <w:r w:rsidRPr="004F3D99">
        <w:rPr>
          <w:rFonts w:ascii="Calibri" w:hAnsi="Calibri"/>
        </w:rPr>
        <w:t>, Nicolas</w:t>
      </w:r>
      <w:r w:rsidRPr="004F3D99">
        <w:rPr>
          <w:rFonts w:ascii="Calibri" w:hAnsi="Calibri"/>
        </w:rPr>
        <w:br/>
        <w:t xml:space="preserve"> 1968</w:t>
      </w:r>
      <w:r w:rsidRPr="004F3D99">
        <w:rPr>
          <w:rFonts w:ascii="Calibri" w:hAnsi="Calibri"/>
        </w:rPr>
        <w:tab/>
        <w:t>Looking at History through Mathematics.</w:t>
      </w:r>
      <w:proofErr w:type="gramEnd"/>
      <w:r w:rsidRPr="004F3D99">
        <w:rPr>
          <w:rFonts w:ascii="Calibri" w:hAnsi="Calibri"/>
        </w:rPr>
        <w:t xml:space="preserve"> M.I.T. Press.</w:t>
      </w:r>
    </w:p>
    <w:p w14:paraId="09C3721C" w14:textId="77777777" w:rsidR="004F3D99" w:rsidRPr="004F3D99" w:rsidRDefault="004F3D99" w:rsidP="004F3D99">
      <w:pPr>
        <w:pStyle w:val="Bibliography"/>
        <w:rPr>
          <w:rFonts w:ascii="Calibri" w:hAnsi="Calibri"/>
        </w:rPr>
      </w:pPr>
      <w:r w:rsidRPr="004F3D99">
        <w:rPr>
          <w:rFonts w:ascii="Calibri" w:hAnsi="Calibri"/>
        </w:rPr>
        <w:lastRenderedPageBreak/>
        <w:br/>
      </w:r>
      <w:proofErr w:type="gramStart"/>
      <w:r w:rsidRPr="004F3D99">
        <w:rPr>
          <w:rFonts w:ascii="Calibri" w:hAnsi="Calibri"/>
        </w:rPr>
        <w:t>Riker, William H</w:t>
      </w:r>
      <w:r w:rsidRPr="004F3D99">
        <w:rPr>
          <w:rFonts w:ascii="Calibri" w:hAnsi="Calibri"/>
        </w:rPr>
        <w:br/>
        <w:t xml:space="preserve"> 1962</w:t>
      </w:r>
      <w:r w:rsidRPr="004F3D99">
        <w:rPr>
          <w:rFonts w:ascii="Calibri" w:hAnsi="Calibri"/>
        </w:rPr>
        <w:tab/>
        <w:t>The Theory of Political Coalitions, vol.578.</w:t>
      </w:r>
      <w:proofErr w:type="gramEnd"/>
      <w:r w:rsidRPr="004F3D99">
        <w:rPr>
          <w:rFonts w:ascii="Calibri" w:hAnsi="Calibri"/>
        </w:rPr>
        <w:t xml:space="preserve"> Yale University Press New Haven.</w:t>
      </w:r>
    </w:p>
    <w:p w14:paraId="29FD538C" w14:textId="77777777" w:rsidR="004F3D99" w:rsidRPr="004F3D99" w:rsidRDefault="004F3D99" w:rsidP="004F3D99">
      <w:pPr>
        <w:pStyle w:val="Bibliography"/>
        <w:rPr>
          <w:rFonts w:ascii="Calibri" w:hAnsi="Calibri"/>
        </w:rPr>
      </w:pPr>
      <w:r w:rsidRPr="004F3D99">
        <w:rPr>
          <w:rFonts w:ascii="Calibri" w:hAnsi="Calibri"/>
        </w:rPr>
        <w:br/>
        <w:t>Rousseau, Jean-Jacques</w:t>
      </w:r>
      <w:r w:rsidRPr="004F3D99">
        <w:rPr>
          <w:rFonts w:ascii="Calibri" w:hAnsi="Calibri"/>
        </w:rPr>
        <w:br/>
        <w:t xml:space="preserve"> 1762</w:t>
      </w:r>
      <w:r w:rsidRPr="004F3D99">
        <w:rPr>
          <w:rFonts w:ascii="Calibri" w:hAnsi="Calibri"/>
        </w:rPr>
        <w:tab/>
        <w:t xml:space="preserve">Du </w:t>
      </w:r>
      <w:proofErr w:type="spellStart"/>
      <w:r w:rsidRPr="004F3D99">
        <w:rPr>
          <w:rFonts w:ascii="Calibri" w:hAnsi="Calibri"/>
        </w:rPr>
        <w:t>Contrat</w:t>
      </w:r>
      <w:proofErr w:type="spellEnd"/>
      <w:r w:rsidRPr="004F3D99">
        <w:rPr>
          <w:rFonts w:ascii="Calibri" w:hAnsi="Calibri"/>
        </w:rPr>
        <w:t xml:space="preserve"> Social </w:t>
      </w:r>
      <w:proofErr w:type="spellStart"/>
      <w:r w:rsidRPr="004F3D99">
        <w:rPr>
          <w:rFonts w:ascii="Calibri" w:hAnsi="Calibri"/>
        </w:rPr>
        <w:t>Ou</w:t>
      </w:r>
      <w:proofErr w:type="spellEnd"/>
      <w:r w:rsidRPr="004F3D99">
        <w:rPr>
          <w:rFonts w:ascii="Calibri" w:hAnsi="Calibri"/>
        </w:rPr>
        <w:t xml:space="preserve"> </w:t>
      </w:r>
      <w:proofErr w:type="spellStart"/>
      <w:r w:rsidRPr="004F3D99">
        <w:rPr>
          <w:rFonts w:ascii="Calibri" w:hAnsi="Calibri"/>
        </w:rPr>
        <w:t>Principes</w:t>
      </w:r>
      <w:proofErr w:type="spellEnd"/>
      <w:r w:rsidRPr="004F3D99">
        <w:rPr>
          <w:rFonts w:ascii="Calibri" w:hAnsi="Calibri"/>
        </w:rPr>
        <w:t xml:space="preserve"> de Droit </w:t>
      </w:r>
      <w:proofErr w:type="spellStart"/>
      <w:r w:rsidRPr="004F3D99">
        <w:rPr>
          <w:rFonts w:ascii="Calibri" w:hAnsi="Calibri"/>
        </w:rPr>
        <w:t>Politique</w:t>
      </w:r>
      <w:proofErr w:type="spellEnd"/>
      <w:r w:rsidRPr="004F3D99">
        <w:rPr>
          <w:rFonts w:ascii="Calibri" w:hAnsi="Calibri"/>
        </w:rPr>
        <w:t xml:space="preserve">. Oeuvres </w:t>
      </w:r>
      <w:proofErr w:type="spellStart"/>
      <w:r w:rsidRPr="004F3D99">
        <w:rPr>
          <w:rFonts w:ascii="Calibri" w:hAnsi="Calibri"/>
        </w:rPr>
        <w:t>Complètes</w:t>
      </w:r>
      <w:proofErr w:type="spellEnd"/>
      <w:r w:rsidRPr="004F3D99">
        <w:rPr>
          <w:rFonts w:ascii="Calibri" w:hAnsi="Calibri"/>
        </w:rPr>
        <w:t xml:space="preserve"> 3.</w:t>
      </w:r>
    </w:p>
    <w:p w14:paraId="767ADE40" w14:textId="77777777" w:rsidR="004F3D99" w:rsidRPr="004F3D99" w:rsidRDefault="004F3D99" w:rsidP="004F3D99">
      <w:pPr>
        <w:pStyle w:val="Bibliography"/>
        <w:rPr>
          <w:rFonts w:ascii="Calibri" w:hAnsi="Calibri"/>
        </w:rPr>
      </w:pPr>
      <w:r w:rsidRPr="004F3D99">
        <w:rPr>
          <w:rFonts w:ascii="Calibri" w:hAnsi="Calibri"/>
        </w:rPr>
        <w:br/>
      </w:r>
      <w:proofErr w:type="gramStart"/>
      <w:r w:rsidRPr="004F3D99">
        <w:rPr>
          <w:rFonts w:ascii="Calibri" w:hAnsi="Calibri"/>
        </w:rPr>
        <w:t xml:space="preserve">System Dynamics — </w:t>
      </w:r>
      <w:proofErr w:type="spellStart"/>
      <w:r w:rsidRPr="004F3D99">
        <w:rPr>
          <w:rFonts w:ascii="Calibri" w:hAnsi="Calibri"/>
        </w:rPr>
        <w:t>AnyLogic</w:t>
      </w:r>
      <w:proofErr w:type="spellEnd"/>
      <w:r w:rsidRPr="004F3D99">
        <w:rPr>
          <w:rFonts w:ascii="Calibri" w:hAnsi="Calibri"/>
        </w:rPr>
        <w:t xml:space="preserve"> Simulation Software</w:t>
      </w:r>
      <w:r w:rsidRPr="004F3D99">
        <w:rPr>
          <w:rFonts w:ascii="Calibri" w:hAnsi="Calibri"/>
        </w:rPr>
        <w:br/>
        <w:t xml:space="preserve"> </w:t>
      </w:r>
      <w:proofErr w:type="spellStart"/>
      <w:r w:rsidRPr="004F3D99">
        <w:rPr>
          <w:rFonts w:ascii="Calibri" w:hAnsi="Calibri"/>
        </w:rPr>
        <w:t>N.d.</w:t>
      </w:r>
      <w:proofErr w:type="spellEnd"/>
      <w:proofErr w:type="gramEnd"/>
      <w:r w:rsidRPr="004F3D99">
        <w:rPr>
          <w:rFonts w:ascii="Calibri" w:hAnsi="Calibri"/>
        </w:rPr>
        <w:tab/>
        <w:t xml:space="preserve"> http://www.anylogic.com/system-dynamics/, accessed October 14, 2014.</w:t>
      </w:r>
    </w:p>
    <w:p w14:paraId="2C764506" w14:textId="3A8254E3" w:rsidR="00F37A4E" w:rsidRPr="00F37A4E" w:rsidRDefault="00313D88" w:rsidP="00F37A4E">
      <w:r>
        <w:fldChar w:fldCharType="end"/>
      </w:r>
    </w:p>
    <w:sectPr w:rsidR="00F37A4E" w:rsidRPr="00F37A4E">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8BEAE7" w14:textId="77777777" w:rsidR="003708F5" w:rsidRDefault="003708F5" w:rsidP="006B17FD">
      <w:pPr>
        <w:spacing w:after="0" w:line="240" w:lineRule="auto"/>
      </w:pPr>
      <w:r>
        <w:separator/>
      </w:r>
    </w:p>
  </w:endnote>
  <w:endnote w:type="continuationSeparator" w:id="0">
    <w:p w14:paraId="5CC860F7" w14:textId="77777777" w:rsidR="003708F5" w:rsidRDefault="003708F5" w:rsidP="006B17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7BA20F" w14:textId="77777777" w:rsidR="003708F5" w:rsidRDefault="003708F5" w:rsidP="006B17FD">
      <w:pPr>
        <w:spacing w:after="0" w:line="240" w:lineRule="auto"/>
      </w:pPr>
      <w:r>
        <w:separator/>
      </w:r>
    </w:p>
  </w:footnote>
  <w:footnote w:type="continuationSeparator" w:id="0">
    <w:p w14:paraId="6EE4F054" w14:textId="77777777" w:rsidR="003708F5" w:rsidRDefault="003708F5" w:rsidP="006B17F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B7F99B" w14:textId="77777777" w:rsidR="008311C6" w:rsidRDefault="008311C6">
    <w:pPr>
      <w:pStyle w:val="Header"/>
    </w:pPr>
    <w:proofErr w:type="spellStart"/>
    <w:r>
      <w:t>Talha</w:t>
    </w:r>
    <w:proofErr w:type="spellEnd"/>
    <w:r>
      <w:t xml:space="preserve"> Oz – CSS 620</w:t>
    </w:r>
  </w:p>
  <w:p w14:paraId="4CEF60FC" w14:textId="3016DDE1" w:rsidR="008311C6" w:rsidRDefault="008311C6">
    <w:pPr>
      <w:pStyle w:val="Header"/>
    </w:pPr>
    <w:r>
      <w:t>Project Repor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551F1C"/>
    <w:multiLevelType w:val="hybridMultilevel"/>
    <w:tmpl w:val="56D221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C60631D"/>
    <w:multiLevelType w:val="hybridMultilevel"/>
    <w:tmpl w:val="4CFCF1AE"/>
    <w:lvl w:ilvl="0" w:tplc="60A86B7A">
      <w:start w:val="1"/>
      <w:numFmt w:val="bullet"/>
      <w:lvlText w:val="–"/>
      <w:lvlJc w:val="left"/>
      <w:pPr>
        <w:tabs>
          <w:tab w:val="num" w:pos="720"/>
        </w:tabs>
        <w:ind w:left="720" w:hanging="360"/>
      </w:pPr>
      <w:rPr>
        <w:rFonts w:ascii="Arial" w:hAnsi="Arial" w:hint="default"/>
      </w:rPr>
    </w:lvl>
    <w:lvl w:ilvl="1" w:tplc="8FAEAAF6">
      <w:start w:val="1"/>
      <w:numFmt w:val="bullet"/>
      <w:lvlText w:val="–"/>
      <w:lvlJc w:val="left"/>
      <w:pPr>
        <w:tabs>
          <w:tab w:val="num" w:pos="1440"/>
        </w:tabs>
        <w:ind w:left="1440" w:hanging="360"/>
      </w:pPr>
      <w:rPr>
        <w:rFonts w:ascii="Arial" w:hAnsi="Arial" w:hint="default"/>
      </w:rPr>
    </w:lvl>
    <w:lvl w:ilvl="2" w:tplc="42785CBA" w:tentative="1">
      <w:start w:val="1"/>
      <w:numFmt w:val="bullet"/>
      <w:lvlText w:val="–"/>
      <w:lvlJc w:val="left"/>
      <w:pPr>
        <w:tabs>
          <w:tab w:val="num" w:pos="2160"/>
        </w:tabs>
        <w:ind w:left="2160" w:hanging="360"/>
      </w:pPr>
      <w:rPr>
        <w:rFonts w:ascii="Arial" w:hAnsi="Arial" w:hint="default"/>
      </w:rPr>
    </w:lvl>
    <w:lvl w:ilvl="3" w:tplc="BEE61E34" w:tentative="1">
      <w:start w:val="1"/>
      <w:numFmt w:val="bullet"/>
      <w:lvlText w:val="–"/>
      <w:lvlJc w:val="left"/>
      <w:pPr>
        <w:tabs>
          <w:tab w:val="num" w:pos="2880"/>
        </w:tabs>
        <w:ind w:left="2880" w:hanging="360"/>
      </w:pPr>
      <w:rPr>
        <w:rFonts w:ascii="Arial" w:hAnsi="Arial" w:hint="default"/>
      </w:rPr>
    </w:lvl>
    <w:lvl w:ilvl="4" w:tplc="1DE65D48" w:tentative="1">
      <w:start w:val="1"/>
      <w:numFmt w:val="bullet"/>
      <w:lvlText w:val="–"/>
      <w:lvlJc w:val="left"/>
      <w:pPr>
        <w:tabs>
          <w:tab w:val="num" w:pos="3600"/>
        </w:tabs>
        <w:ind w:left="3600" w:hanging="360"/>
      </w:pPr>
      <w:rPr>
        <w:rFonts w:ascii="Arial" w:hAnsi="Arial" w:hint="default"/>
      </w:rPr>
    </w:lvl>
    <w:lvl w:ilvl="5" w:tplc="2ED064F2" w:tentative="1">
      <w:start w:val="1"/>
      <w:numFmt w:val="bullet"/>
      <w:lvlText w:val="–"/>
      <w:lvlJc w:val="left"/>
      <w:pPr>
        <w:tabs>
          <w:tab w:val="num" w:pos="4320"/>
        </w:tabs>
        <w:ind w:left="4320" w:hanging="360"/>
      </w:pPr>
      <w:rPr>
        <w:rFonts w:ascii="Arial" w:hAnsi="Arial" w:hint="default"/>
      </w:rPr>
    </w:lvl>
    <w:lvl w:ilvl="6" w:tplc="30B033E0" w:tentative="1">
      <w:start w:val="1"/>
      <w:numFmt w:val="bullet"/>
      <w:lvlText w:val="–"/>
      <w:lvlJc w:val="left"/>
      <w:pPr>
        <w:tabs>
          <w:tab w:val="num" w:pos="5040"/>
        </w:tabs>
        <w:ind w:left="5040" w:hanging="360"/>
      </w:pPr>
      <w:rPr>
        <w:rFonts w:ascii="Arial" w:hAnsi="Arial" w:hint="default"/>
      </w:rPr>
    </w:lvl>
    <w:lvl w:ilvl="7" w:tplc="7F426B2E" w:tentative="1">
      <w:start w:val="1"/>
      <w:numFmt w:val="bullet"/>
      <w:lvlText w:val="–"/>
      <w:lvlJc w:val="left"/>
      <w:pPr>
        <w:tabs>
          <w:tab w:val="num" w:pos="5760"/>
        </w:tabs>
        <w:ind w:left="5760" w:hanging="360"/>
      </w:pPr>
      <w:rPr>
        <w:rFonts w:ascii="Arial" w:hAnsi="Arial" w:hint="default"/>
      </w:rPr>
    </w:lvl>
    <w:lvl w:ilvl="8" w:tplc="26C49D16" w:tentative="1">
      <w:start w:val="1"/>
      <w:numFmt w:val="bullet"/>
      <w:lvlText w:val="–"/>
      <w:lvlJc w:val="left"/>
      <w:pPr>
        <w:tabs>
          <w:tab w:val="num" w:pos="6480"/>
        </w:tabs>
        <w:ind w:left="6480" w:hanging="360"/>
      </w:pPr>
      <w:rPr>
        <w:rFonts w:ascii="Arial" w:hAnsi="Arial" w:hint="default"/>
      </w:rPr>
    </w:lvl>
  </w:abstractNum>
  <w:abstractNum w:abstractNumId="2">
    <w:nsid w:val="4CF33EA4"/>
    <w:multiLevelType w:val="hybridMultilevel"/>
    <w:tmpl w:val="A6C68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B893527"/>
    <w:multiLevelType w:val="hybridMultilevel"/>
    <w:tmpl w:val="92147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2FC2"/>
    <w:rsid w:val="00014FD4"/>
    <w:rsid w:val="00025C57"/>
    <w:rsid w:val="00026836"/>
    <w:rsid w:val="00027F6D"/>
    <w:rsid w:val="00043105"/>
    <w:rsid w:val="00047C5E"/>
    <w:rsid w:val="000508C0"/>
    <w:rsid w:val="00066195"/>
    <w:rsid w:val="00082420"/>
    <w:rsid w:val="00083B3C"/>
    <w:rsid w:val="000921B7"/>
    <w:rsid w:val="000D2313"/>
    <w:rsid w:val="000F145F"/>
    <w:rsid w:val="001316EE"/>
    <w:rsid w:val="0016321C"/>
    <w:rsid w:val="001763EF"/>
    <w:rsid w:val="0018507C"/>
    <w:rsid w:val="001C3D07"/>
    <w:rsid w:val="001D5941"/>
    <w:rsid w:val="00206C73"/>
    <w:rsid w:val="00211521"/>
    <w:rsid w:val="0021159E"/>
    <w:rsid w:val="00216AB9"/>
    <w:rsid w:val="00222AC3"/>
    <w:rsid w:val="00225F58"/>
    <w:rsid w:val="00243A69"/>
    <w:rsid w:val="00254344"/>
    <w:rsid w:val="002730F3"/>
    <w:rsid w:val="00282FC2"/>
    <w:rsid w:val="002E5902"/>
    <w:rsid w:val="00313D88"/>
    <w:rsid w:val="00315AD3"/>
    <w:rsid w:val="00323192"/>
    <w:rsid w:val="00357899"/>
    <w:rsid w:val="003708F5"/>
    <w:rsid w:val="003A3E85"/>
    <w:rsid w:val="003A4B14"/>
    <w:rsid w:val="003C157A"/>
    <w:rsid w:val="003C5B6B"/>
    <w:rsid w:val="00423923"/>
    <w:rsid w:val="00426AE3"/>
    <w:rsid w:val="00431BB6"/>
    <w:rsid w:val="00434A85"/>
    <w:rsid w:val="004374C0"/>
    <w:rsid w:val="00444460"/>
    <w:rsid w:val="00447656"/>
    <w:rsid w:val="00467FE1"/>
    <w:rsid w:val="00476B06"/>
    <w:rsid w:val="004A3392"/>
    <w:rsid w:val="004A60E9"/>
    <w:rsid w:val="004B2F5D"/>
    <w:rsid w:val="004B7137"/>
    <w:rsid w:val="004E69D5"/>
    <w:rsid w:val="004F134D"/>
    <w:rsid w:val="004F3D99"/>
    <w:rsid w:val="004F412F"/>
    <w:rsid w:val="00501532"/>
    <w:rsid w:val="00510FBF"/>
    <w:rsid w:val="00515F06"/>
    <w:rsid w:val="005163D0"/>
    <w:rsid w:val="0052584A"/>
    <w:rsid w:val="005309C8"/>
    <w:rsid w:val="005319BD"/>
    <w:rsid w:val="00560031"/>
    <w:rsid w:val="00566A26"/>
    <w:rsid w:val="0058194A"/>
    <w:rsid w:val="0059626B"/>
    <w:rsid w:val="005A1D3C"/>
    <w:rsid w:val="005C0570"/>
    <w:rsid w:val="005C3969"/>
    <w:rsid w:val="005E32C6"/>
    <w:rsid w:val="00602E7A"/>
    <w:rsid w:val="00604543"/>
    <w:rsid w:val="006138C8"/>
    <w:rsid w:val="00615AFF"/>
    <w:rsid w:val="00620A68"/>
    <w:rsid w:val="00626EFB"/>
    <w:rsid w:val="0066028C"/>
    <w:rsid w:val="006606FD"/>
    <w:rsid w:val="00685849"/>
    <w:rsid w:val="006A2216"/>
    <w:rsid w:val="006B17FD"/>
    <w:rsid w:val="006B6371"/>
    <w:rsid w:val="006D2BE2"/>
    <w:rsid w:val="006E0F37"/>
    <w:rsid w:val="006F3541"/>
    <w:rsid w:val="00700FEB"/>
    <w:rsid w:val="00720195"/>
    <w:rsid w:val="00732849"/>
    <w:rsid w:val="007600A2"/>
    <w:rsid w:val="007924CC"/>
    <w:rsid w:val="007B18D6"/>
    <w:rsid w:val="007C6876"/>
    <w:rsid w:val="007D52B3"/>
    <w:rsid w:val="007E097F"/>
    <w:rsid w:val="007E6A6D"/>
    <w:rsid w:val="0080362F"/>
    <w:rsid w:val="008311C6"/>
    <w:rsid w:val="008315CF"/>
    <w:rsid w:val="008358D0"/>
    <w:rsid w:val="00837C41"/>
    <w:rsid w:val="008617A2"/>
    <w:rsid w:val="008667EA"/>
    <w:rsid w:val="0089436F"/>
    <w:rsid w:val="008B720B"/>
    <w:rsid w:val="008F0D55"/>
    <w:rsid w:val="008F6C3E"/>
    <w:rsid w:val="00902FA7"/>
    <w:rsid w:val="0091289F"/>
    <w:rsid w:val="00924E37"/>
    <w:rsid w:val="0093185C"/>
    <w:rsid w:val="00945ACD"/>
    <w:rsid w:val="00976506"/>
    <w:rsid w:val="009959D1"/>
    <w:rsid w:val="009C5357"/>
    <w:rsid w:val="009D0D5C"/>
    <w:rsid w:val="009D2A59"/>
    <w:rsid w:val="009D52E2"/>
    <w:rsid w:val="009D5EB5"/>
    <w:rsid w:val="009D6855"/>
    <w:rsid w:val="009E630E"/>
    <w:rsid w:val="009F5439"/>
    <w:rsid w:val="00A02F1A"/>
    <w:rsid w:val="00A159D1"/>
    <w:rsid w:val="00A32750"/>
    <w:rsid w:val="00A41BCB"/>
    <w:rsid w:val="00A43581"/>
    <w:rsid w:val="00A70781"/>
    <w:rsid w:val="00A905A0"/>
    <w:rsid w:val="00A97217"/>
    <w:rsid w:val="00AD03E0"/>
    <w:rsid w:val="00AD59BB"/>
    <w:rsid w:val="00B166CC"/>
    <w:rsid w:val="00B17D49"/>
    <w:rsid w:val="00B22D10"/>
    <w:rsid w:val="00B30EEA"/>
    <w:rsid w:val="00B31C72"/>
    <w:rsid w:val="00B403B1"/>
    <w:rsid w:val="00B43DCD"/>
    <w:rsid w:val="00B93236"/>
    <w:rsid w:val="00BA2D61"/>
    <w:rsid w:val="00BB5449"/>
    <w:rsid w:val="00BB6B68"/>
    <w:rsid w:val="00BD4246"/>
    <w:rsid w:val="00BE54A3"/>
    <w:rsid w:val="00BE666D"/>
    <w:rsid w:val="00BF2146"/>
    <w:rsid w:val="00C00702"/>
    <w:rsid w:val="00C477EC"/>
    <w:rsid w:val="00C64E07"/>
    <w:rsid w:val="00C87D58"/>
    <w:rsid w:val="00CA42EE"/>
    <w:rsid w:val="00CB07D3"/>
    <w:rsid w:val="00CB3DC2"/>
    <w:rsid w:val="00CC11D3"/>
    <w:rsid w:val="00CF1624"/>
    <w:rsid w:val="00CF3C23"/>
    <w:rsid w:val="00CF70E8"/>
    <w:rsid w:val="00D01790"/>
    <w:rsid w:val="00D36373"/>
    <w:rsid w:val="00D36E1A"/>
    <w:rsid w:val="00D4764F"/>
    <w:rsid w:val="00D47C08"/>
    <w:rsid w:val="00D72ACE"/>
    <w:rsid w:val="00D76320"/>
    <w:rsid w:val="00D80CEC"/>
    <w:rsid w:val="00D80EDF"/>
    <w:rsid w:val="00D815F1"/>
    <w:rsid w:val="00D86300"/>
    <w:rsid w:val="00D937D2"/>
    <w:rsid w:val="00DA1514"/>
    <w:rsid w:val="00DA7719"/>
    <w:rsid w:val="00DB0BAB"/>
    <w:rsid w:val="00DD127A"/>
    <w:rsid w:val="00DD2C0A"/>
    <w:rsid w:val="00DE61A3"/>
    <w:rsid w:val="00E04931"/>
    <w:rsid w:val="00E068D6"/>
    <w:rsid w:val="00E31BE6"/>
    <w:rsid w:val="00E3244C"/>
    <w:rsid w:val="00E34262"/>
    <w:rsid w:val="00E363F9"/>
    <w:rsid w:val="00E767E3"/>
    <w:rsid w:val="00E8032D"/>
    <w:rsid w:val="00E94988"/>
    <w:rsid w:val="00EA3948"/>
    <w:rsid w:val="00EA6C8C"/>
    <w:rsid w:val="00EB1D08"/>
    <w:rsid w:val="00ED099F"/>
    <w:rsid w:val="00ED5A65"/>
    <w:rsid w:val="00EE6D19"/>
    <w:rsid w:val="00EF1127"/>
    <w:rsid w:val="00EF33CB"/>
    <w:rsid w:val="00EF4216"/>
    <w:rsid w:val="00F2430B"/>
    <w:rsid w:val="00F368B1"/>
    <w:rsid w:val="00F37A4E"/>
    <w:rsid w:val="00F440B4"/>
    <w:rsid w:val="00F46ECA"/>
    <w:rsid w:val="00F50E08"/>
    <w:rsid w:val="00F56483"/>
    <w:rsid w:val="00F82D5C"/>
    <w:rsid w:val="00F97D1E"/>
    <w:rsid w:val="00FB6B59"/>
    <w:rsid w:val="00FC4485"/>
    <w:rsid w:val="00FC7C7E"/>
    <w:rsid w:val="00FD103A"/>
    <w:rsid w:val="00FD424E"/>
    <w:rsid w:val="00FD6241"/>
    <w:rsid w:val="00FE1E19"/>
    <w:rsid w:val="00FE5702"/>
    <w:rsid w:val="00FF53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0EA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1514"/>
    <w:pPr>
      <w:spacing w:line="480" w:lineRule="auto"/>
    </w:pPr>
    <w:rPr>
      <w:sz w:val="24"/>
    </w:rPr>
  </w:style>
  <w:style w:type="paragraph" w:styleId="Heading1">
    <w:name w:val="heading 1"/>
    <w:basedOn w:val="Normal"/>
    <w:next w:val="Normal"/>
    <w:link w:val="Heading1Char"/>
    <w:uiPriority w:val="9"/>
    <w:qFormat/>
    <w:rsid w:val="00515F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37A4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16E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06C7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311C6"/>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5F06"/>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6B17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17FD"/>
  </w:style>
  <w:style w:type="paragraph" w:styleId="Footer">
    <w:name w:val="footer"/>
    <w:basedOn w:val="Normal"/>
    <w:link w:val="FooterChar"/>
    <w:uiPriority w:val="99"/>
    <w:unhideWhenUsed/>
    <w:rsid w:val="006B17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17FD"/>
  </w:style>
  <w:style w:type="paragraph" w:styleId="FootnoteText">
    <w:name w:val="footnote text"/>
    <w:basedOn w:val="Normal"/>
    <w:link w:val="FootnoteTextChar"/>
    <w:uiPriority w:val="99"/>
    <w:semiHidden/>
    <w:unhideWhenUsed/>
    <w:rsid w:val="00F37A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7A4E"/>
    <w:rPr>
      <w:sz w:val="20"/>
      <w:szCs w:val="20"/>
    </w:rPr>
  </w:style>
  <w:style w:type="character" w:styleId="FootnoteReference">
    <w:name w:val="footnote reference"/>
    <w:basedOn w:val="DefaultParagraphFont"/>
    <w:uiPriority w:val="99"/>
    <w:semiHidden/>
    <w:unhideWhenUsed/>
    <w:rsid w:val="00F37A4E"/>
    <w:rPr>
      <w:vertAlign w:val="superscript"/>
    </w:rPr>
  </w:style>
  <w:style w:type="character" w:customStyle="1" w:styleId="Heading2Char">
    <w:name w:val="Heading 2 Char"/>
    <w:basedOn w:val="DefaultParagraphFont"/>
    <w:link w:val="Heading2"/>
    <w:uiPriority w:val="9"/>
    <w:rsid w:val="00F37A4E"/>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F37A4E"/>
    <w:pPr>
      <w:spacing w:after="0" w:line="240" w:lineRule="auto"/>
    </w:pPr>
  </w:style>
  <w:style w:type="character" w:customStyle="1" w:styleId="Heading3Char">
    <w:name w:val="Heading 3 Char"/>
    <w:basedOn w:val="DefaultParagraphFont"/>
    <w:link w:val="Heading3"/>
    <w:uiPriority w:val="9"/>
    <w:rsid w:val="001316E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06C73"/>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F50E08"/>
    <w:pPr>
      <w:ind w:left="720"/>
      <w:contextualSpacing/>
    </w:pPr>
  </w:style>
  <w:style w:type="paragraph" w:styleId="DocumentMap">
    <w:name w:val="Document Map"/>
    <w:basedOn w:val="Normal"/>
    <w:link w:val="DocumentMapChar"/>
    <w:uiPriority w:val="99"/>
    <w:semiHidden/>
    <w:unhideWhenUsed/>
    <w:rsid w:val="002730F3"/>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2730F3"/>
    <w:rPr>
      <w:rFonts w:ascii="Lucida Grande" w:hAnsi="Lucida Grande" w:cs="Lucida Grande"/>
      <w:sz w:val="24"/>
      <w:szCs w:val="24"/>
    </w:rPr>
  </w:style>
  <w:style w:type="paragraph" w:styleId="BalloonText">
    <w:name w:val="Balloon Text"/>
    <w:basedOn w:val="Normal"/>
    <w:link w:val="BalloonTextChar"/>
    <w:uiPriority w:val="99"/>
    <w:semiHidden/>
    <w:unhideWhenUsed/>
    <w:rsid w:val="00313D8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3D88"/>
    <w:rPr>
      <w:rFonts w:ascii="Lucida Grande" w:hAnsi="Lucida Grande" w:cs="Lucida Grande"/>
      <w:sz w:val="18"/>
      <w:szCs w:val="18"/>
    </w:rPr>
  </w:style>
  <w:style w:type="paragraph" w:styleId="Caption">
    <w:name w:val="caption"/>
    <w:basedOn w:val="Normal"/>
    <w:next w:val="Normal"/>
    <w:uiPriority w:val="35"/>
    <w:unhideWhenUsed/>
    <w:qFormat/>
    <w:rsid w:val="00313D88"/>
    <w:pPr>
      <w:spacing w:line="240" w:lineRule="auto"/>
    </w:pPr>
    <w:rPr>
      <w:b/>
      <w:bCs/>
      <w:color w:val="4F81BD" w:themeColor="accent1"/>
      <w:sz w:val="18"/>
      <w:szCs w:val="18"/>
    </w:rPr>
  </w:style>
  <w:style w:type="character" w:customStyle="1" w:styleId="Heading5Char">
    <w:name w:val="Heading 5 Char"/>
    <w:basedOn w:val="DefaultParagraphFont"/>
    <w:link w:val="Heading5"/>
    <w:uiPriority w:val="9"/>
    <w:rsid w:val="008311C6"/>
    <w:rPr>
      <w:rFonts w:asciiTheme="majorHAnsi" w:eastAsiaTheme="majorEastAsia" w:hAnsiTheme="majorHAnsi" w:cstheme="majorBidi"/>
      <w:color w:val="243F60" w:themeColor="accent1" w:themeShade="7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1514"/>
    <w:pPr>
      <w:spacing w:line="480" w:lineRule="auto"/>
    </w:pPr>
    <w:rPr>
      <w:sz w:val="24"/>
    </w:rPr>
  </w:style>
  <w:style w:type="paragraph" w:styleId="Heading1">
    <w:name w:val="heading 1"/>
    <w:basedOn w:val="Normal"/>
    <w:next w:val="Normal"/>
    <w:link w:val="Heading1Char"/>
    <w:uiPriority w:val="9"/>
    <w:qFormat/>
    <w:rsid w:val="00515F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37A4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16E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06C7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311C6"/>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5F06"/>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6B17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17FD"/>
  </w:style>
  <w:style w:type="paragraph" w:styleId="Footer">
    <w:name w:val="footer"/>
    <w:basedOn w:val="Normal"/>
    <w:link w:val="FooterChar"/>
    <w:uiPriority w:val="99"/>
    <w:unhideWhenUsed/>
    <w:rsid w:val="006B17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17FD"/>
  </w:style>
  <w:style w:type="paragraph" w:styleId="FootnoteText">
    <w:name w:val="footnote text"/>
    <w:basedOn w:val="Normal"/>
    <w:link w:val="FootnoteTextChar"/>
    <w:uiPriority w:val="99"/>
    <w:semiHidden/>
    <w:unhideWhenUsed/>
    <w:rsid w:val="00F37A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7A4E"/>
    <w:rPr>
      <w:sz w:val="20"/>
      <w:szCs w:val="20"/>
    </w:rPr>
  </w:style>
  <w:style w:type="character" w:styleId="FootnoteReference">
    <w:name w:val="footnote reference"/>
    <w:basedOn w:val="DefaultParagraphFont"/>
    <w:uiPriority w:val="99"/>
    <w:semiHidden/>
    <w:unhideWhenUsed/>
    <w:rsid w:val="00F37A4E"/>
    <w:rPr>
      <w:vertAlign w:val="superscript"/>
    </w:rPr>
  </w:style>
  <w:style w:type="character" w:customStyle="1" w:styleId="Heading2Char">
    <w:name w:val="Heading 2 Char"/>
    <w:basedOn w:val="DefaultParagraphFont"/>
    <w:link w:val="Heading2"/>
    <w:uiPriority w:val="9"/>
    <w:rsid w:val="00F37A4E"/>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F37A4E"/>
    <w:pPr>
      <w:spacing w:after="0" w:line="240" w:lineRule="auto"/>
    </w:pPr>
  </w:style>
  <w:style w:type="character" w:customStyle="1" w:styleId="Heading3Char">
    <w:name w:val="Heading 3 Char"/>
    <w:basedOn w:val="DefaultParagraphFont"/>
    <w:link w:val="Heading3"/>
    <w:uiPriority w:val="9"/>
    <w:rsid w:val="001316E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06C73"/>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F50E08"/>
    <w:pPr>
      <w:ind w:left="720"/>
      <w:contextualSpacing/>
    </w:pPr>
  </w:style>
  <w:style w:type="paragraph" w:styleId="DocumentMap">
    <w:name w:val="Document Map"/>
    <w:basedOn w:val="Normal"/>
    <w:link w:val="DocumentMapChar"/>
    <w:uiPriority w:val="99"/>
    <w:semiHidden/>
    <w:unhideWhenUsed/>
    <w:rsid w:val="002730F3"/>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2730F3"/>
    <w:rPr>
      <w:rFonts w:ascii="Lucida Grande" w:hAnsi="Lucida Grande" w:cs="Lucida Grande"/>
      <w:sz w:val="24"/>
      <w:szCs w:val="24"/>
    </w:rPr>
  </w:style>
  <w:style w:type="paragraph" w:styleId="BalloonText">
    <w:name w:val="Balloon Text"/>
    <w:basedOn w:val="Normal"/>
    <w:link w:val="BalloonTextChar"/>
    <w:uiPriority w:val="99"/>
    <w:semiHidden/>
    <w:unhideWhenUsed/>
    <w:rsid w:val="00313D8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3D88"/>
    <w:rPr>
      <w:rFonts w:ascii="Lucida Grande" w:hAnsi="Lucida Grande" w:cs="Lucida Grande"/>
      <w:sz w:val="18"/>
      <w:szCs w:val="18"/>
    </w:rPr>
  </w:style>
  <w:style w:type="paragraph" w:styleId="Caption">
    <w:name w:val="caption"/>
    <w:basedOn w:val="Normal"/>
    <w:next w:val="Normal"/>
    <w:uiPriority w:val="35"/>
    <w:unhideWhenUsed/>
    <w:qFormat/>
    <w:rsid w:val="00313D88"/>
    <w:pPr>
      <w:spacing w:line="240" w:lineRule="auto"/>
    </w:pPr>
    <w:rPr>
      <w:b/>
      <w:bCs/>
      <w:color w:val="4F81BD" w:themeColor="accent1"/>
      <w:sz w:val="18"/>
      <w:szCs w:val="18"/>
    </w:rPr>
  </w:style>
  <w:style w:type="character" w:customStyle="1" w:styleId="Heading5Char">
    <w:name w:val="Heading 5 Char"/>
    <w:basedOn w:val="DefaultParagraphFont"/>
    <w:link w:val="Heading5"/>
    <w:uiPriority w:val="9"/>
    <w:rsid w:val="008311C6"/>
    <w:rPr>
      <w:rFonts w:asciiTheme="majorHAnsi" w:eastAsiaTheme="majorEastAsia" w:hAnsiTheme="majorHAnsi" w:cstheme="majorBidi"/>
      <w:color w:val="243F60"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636969">
      <w:bodyDiv w:val="1"/>
      <w:marLeft w:val="0"/>
      <w:marRight w:val="0"/>
      <w:marTop w:val="0"/>
      <w:marBottom w:val="0"/>
      <w:divBdr>
        <w:top w:val="none" w:sz="0" w:space="0" w:color="auto"/>
        <w:left w:val="none" w:sz="0" w:space="0" w:color="auto"/>
        <w:bottom w:val="none" w:sz="0" w:space="0" w:color="auto"/>
        <w:right w:val="none" w:sz="0" w:space="0" w:color="auto"/>
      </w:divBdr>
      <w:divsChild>
        <w:div w:id="1771703374">
          <w:marLeft w:val="547"/>
          <w:marRight w:val="0"/>
          <w:marTop w:val="154"/>
          <w:marBottom w:val="0"/>
          <w:divBdr>
            <w:top w:val="none" w:sz="0" w:space="0" w:color="auto"/>
            <w:left w:val="none" w:sz="0" w:space="0" w:color="auto"/>
            <w:bottom w:val="none" w:sz="0" w:space="0" w:color="auto"/>
            <w:right w:val="none" w:sz="0" w:space="0" w:color="auto"/>
          </w:divBdr>
        </w:div>
      </w:divsChild>
    </w:div>
    <w:div w:id="377970396">
      <w:bodyDiv w:val="1"/>
      <w:marLeft w:val="0"/>
      <w:marRight w:val="0"/>
      <w:marTop w:val="0"/>
      <w:marBottom w:val="0"/>
      <w:divBdr>
        <w:top w:val="none" w:sz="0" w:space="0" w:color="auto"/>
        <w:left w:val="none" w:sz="0" w:space="0" w:color="auto"/>
        <w:bottom w:val="none" w:sz="0" w:space="0" w:color="auto"/>
        <w:right w:val="none" w:sz="0" w:space="0" w:color="auto"/>
      </w:divBdr>
    </w:div>
    <w:div w:id="407466004">
      <w:bodyDiv w:val="1"/>
      <w:marLeft w:val="0"/>
      <w:marRight w:val="0"/>
      <w:marTop w:val="0"/>
      <w:marBottom w:val="0"/>
      <w:divBdr>
        <w:top w:val="none" w:sz="0" w:space="0" w:color="auto"/>
        <w:left w:val="none" w:sz="0" w:space="0" w:color="auto"/>
        <w:bottom w:val="none" w:sz="0" w:space="0" w:color="auto"/>
        <w:right w:val="none" w:sz="0" w:space="0" w:color="auto"/>
      </w:divBdr>
      <w:divsChild>
        <w:div w:id="179241743">
          <w:marLeft w:val="1166"/>
          <w:marRight w:val="0"/>
          <w:marTop w:val="134"/>
          <w:marBottom w:val="0"/>
          <w:divBdr>
            <w:top w:val="none" w:sz="0" w:space="0" w:color="auto"/>
            <w:left w:val="none" w:sz="0" w:space="0" w:color="auto"/>
            <w:bottom w:val="none" w:sz="0" w:space="0" w:color="auto"/>
            <w:right w:val="none" w:sz="0" w:space="0" w:color="auto"/>
          </w:divBdr>
        </w:div>
        <w:div w:id="226039423">
          <w:marLeft w:val="1166"/>
          <w:marRight w:val="0"/>
          <w:marTop w:val="134"/>
          <w:marBottom w:val="0"/>
          <w:divBdr>
            <w:top w:val="none" w:sz="0" w:space="0" w:color="auto"/>
            <w:left w:val="none" w:sz="0" w:space="0" w:color="auto"/>
            <w:bottom w:val="none" w:sz="0" w:space="0" w:color="auto"/>
            <w:right w:val="none" w:sz="0" w:space="0" w:color="auto"/>
          </w:divBdr>
        </w:div>
      </w:divsChild>
    </w:div>
    <w:div w:id="768934492">
      <w:bodyDiv w:val="1"/>
      <w:marLeft w:val="0"/>
      <w:marRight w:val="0"/>
      <w:marTop w:val="0"/>
      <w:marBottom w:val="0"/>
      <w:divBdr>
        <w:top w:val="none" w:sz="0" w:space="0" w:color="auto"/>
        <w:left w:val="none" w:sz="0" w:space="0" w:color="auto"/>
        <w:bottom w:val="none" w:sz="0" w:space="0" w:color="auto"/>
        <w:right w:val="none" w:sz="0" w:space="0" w:color="auto"/>
      </w:divBdr>
    </w:div>
    <w:div w:id="969281289">
      <w:bodyDiv w:val="1"/>
      <w:marLeft w:val="0"/>
      <w:marRight w:val="0"/>
      <w:marTop w:val="0"/>
      <w:marBottom w:val="0"/>
      <w:divBdr>
        <w:top w:val="none" w:sz="0" w:space="0" w:color="auto"/>
        <w:left w:val="none" w:sz="0" w:space="0" w:color="auto"/>
        <w:bottom w:val="none" w:sz="0" w:space="0" w:color="auto"/>
        <w:right w:val="none" w:sz="0" w:space="0" w:color="auto"/>
      </w:divBdr>
    </w:div>
    <w:div w:id="1010832186">
      <w:bodyDiv w:val="1"/>
      <w:marLeft w:val="0"/>
      <w:marRight w:val="0"/>
      <w:marTop w:val="0"/>
      <w:marBottom w:val="0"/>
      <w:divBdr>
        <w:top w:val="none" w:sz="0" w:space="0" w:color="auto"/>
        <w:left w:val="none" w:sz="0" w:space="0" w:color="auto"/>
        <w:bottom w:val="none" w:sz="0" w:space="0" w:color="auto"/>
        <w:right w:val="none" w:sz="0" w:space="0" w:color="auto"/>
      </w:divBdr>
    </w:div>
    <w:div w:id="1056003388">
      <w:bodyDiv w:val="1"/>
      <w:marLeft w:val="0"/>
      <w:marRight w:val="0"/>
      <w:marTop w:val="0"/>
      <w:marBottom w:val="0"/>
      <w:divBdr>
        <w:top w:val="none" w:sz="0" w:space="0" w:color="auto"/>
        <w:left w:val="none" w:sz="0" w:space="0" w:color="auto"/>
        <w:bottom w:val="none" w:sz="0" w:space="0" w:color="auto"/>
        <w:right w:val="none" w:sz="0" w:space="0" w:color="auto"/>
      </w:divBdr>
    </w:div>
    <w:div w:id="1181429823">
      <w:bodyDiv w:val="1"/>
      <w:marLeft w:val="0"/>
      <w:marRight w:val="0"/>
      <w:marTop w:val="0"/>
      <w:marBottom w:val="0"/>
      <w:divBdr>
        <w:top w:val="none" w:sz="0" w:space="0" w:color="auto"/>
        <w:left w:val="none" w:sz="0" w:space="0" w:color="auto"/>
        <w:bottom w:val="none" w:sz="0" w:space="0" w:color="auto"/>
        <w:right w:val="none" w:sz="0" w:space="0" w:color="auto"/>
      </w:divBdr>
    </w:div>
    <w:div w:id="1468935707">
      <w:bodyDiv w:val="1"/>
      <w:marLeft w:val="0"/>
      <w:marRight w:val="0"/>
      <w:marTop w:val="0"/>
      <w:marBottom w:val="0"/>
      <w:divBdr>
        <w:top w:val="none" w:sz="0" w:space="0" w:color="auto"/>
        <w:left w:val="none" w:sz="0" w:space="0" w:color="auto"/>
        <w:bottom w:val="none" w:sz="0" w:space="0" w:color="auto"/>
        <w:right w:val="none" w:sz="0" w:space="0" w:color="auto"/>
      </w:divBdr>
    </w:div>
    <w:div w:id="1773935710">
      <w:bodyDiv w:val="1"/>
      <w:marLeft w:val="0"/>
      <w:marRight w:val="0"/>
      <w:marTop w:val="0"/>
      <w:marBottom w:val="0"/>
      <w:divBdr>
        <w:top w:val="none" w:sz="0" w:space="0" w:color="auto"/>
        <w:left w:val="none" w:sz="0" w:space="0" w:color="auto"/>
        <w:bottom w:val="none" w:sz="0" w:space="0" w:color="auto"/>
        <w:right w:val="none" w:sz="0" w:space="0" w:color="auto"/>
      </w:divBdr>
    </w:div>
    <w:div w:id="1876500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9C1AA64F-F90F-4A23-A0A8-865B0229C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8</TotalTime>
  <Pages>13</Pages>
  <Words>5564</Words>
  <Characters>31721</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lha Oz</dc:creator>
  <cp:lastModifiedBy>Talha Oz</cp:lastModifiedBy>
  <cp:revision>183</cp:revision>
  <dcterms:created xsi:type="dcterms:W3CDTF">2014-11-06T19:04:00Z</dcterms:created>
  <dcterms:modified xsi:type="dcterms:W3CDTF">2014-12-17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sfx7nOSn"/&gt;&lt;style id="http://www.zotero.org/styles/american-anthropological-association"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0"/&gt;&lt;/prefs&gt;&lt;/data&gt;</vt:lpwstr>
  </property>
  <property fmtid="{D5CDD505-2E9C-101B-9397-08002B2CF9AE}" pid="4" name="ZOTERO_BREF_BAz3rgK6uKeN_1">
    <vt:lpwstr>ZOTERO_ITEM CSL_CITATION {"citationID":"G80MAL5r","properties":{"formattedCitation":"(Cioffi-Revilla 2014)","plainCitation":"(Cioffi-Revilla 2014)"},"citationItems":[{"id":505,"uris":["http://zotero.org/users/1786553/items/8MX6D7BT"],"uri":["http://zotero</vt:lpwstr>
  </property>
  <property fmtid="{D5CDD505-2E9C-101B-9397-08002B2CF9AE}" pid="5" name="ZOTERO_BREF_BAz3rgK6uKeN_2">
    <vt:lpwstr>.org/users/1786553/items/8MX6D7BT"],"itemData":{"id":505,"type":"report","title":"A Formal Theory of Politogenesis: Towards an Agent Simulation of Social Complexity Origins","publisher":"Social Science Research Network","publisher-place":"Rochester, NY","</vt:lpwstr>
  </property>
  <property fmtid="{D5CDD505-2E9C-101B-9397-08002B2CF9AE}" pid="6" name="ZOTERO_BREF_BAz3rgK6uKeN_3">
    <vt:lpwstr>genre":"SSRN Scholarly Paper","source":"papers.ssrn.com","event-place":"Rochester, NY","abstract":"Agent-based social simulation models are beginning to make significant contributions to scientific understanding of origins of human social complexity (poli</vt:lpwstr>
  </property>
  <property fmtid="{D5CDD505-2E9C-101B-9397-08002B2CF9AE}" pid="7" name="ZOTERO_BREF_BAz3rgK6uKeN_4">
    <vt:lpwstr>togenesis). However, social theory remains unclear about the prerequisites of social complexity origins; about things people must have known before the simplest societies could self-organize. In addition, there is a paucity of formal theories of politogen</vt:lpwstr>
  </property>
  <property fmtid="{D5CDD505-2E9C-101B-9397-08002B2CF9AE}" pid="8" name="ZOTERO_BREF_BAz3rgK6uKeN_5">
    <vt:lpwstr>esis. I present a formal mathematical theory of social complexity focused on the phase of human history preceding its initial emergence in selected world regions ca. 10,000 years ago (early Holocene epoch). The formalism uses probability theory and analys</vt:lpwstr>
  </property>
  <property fmtid="{D5CDD505-2E9C-101B-9397-08002B2CF9AE}" pid="9" name="ZOTERO_BREF_BAz3rgK6uKeN_6">
    <vt:lpwstr>is to derive a set of basic, testable results. The main prediction of the theory supports the rare nature of initial social complexity, consistent with observation. Further geospatial applications of the theory predict expected locations for politogenesis</vt:lpwstr>
  </property>
  <property fmtid="{D5CDD505-2E9C-101B-9397-08002B2CF9AE}" pid="10" name="ZOTERO_BREF_BAz3rgK6uKeN_7">
    <vt:lpwstr>, based on prior, causal, theoretically predicted potentials.","URL":"http://papers.ssrn.com/abstract=2429322","number":"ID 2429322","shortTitle":"A Formal Theory of Politogenesis","author":[{"family":"Cioffi-Revilla","given":"Claudio"}],"issued":{"date-p</vt:lpwstr>
  </property>
  <property fmtid="{D5CDD505-2E9C-101B-9397-08002B2CF9AE}" pid="11" name="ZOTERO_BREF_BAz3rgK6uKeN_8">
    <vt:lpwstr>arts":[["2014",4,25]]},"accessed":{"date-parts":[["2014",11,6]]}}}],"schema":"https://github.com/citation-style-language/schema/raw/master/csl-citation.json"} </vt:lpwstr>
  </property>
  <property fmtid="{D5CDD505-2E9C-101B-9397-08002B2CF9AE}" pid="12" name="ZOTERO_BREF_L9natUOEgJJJ_1">
    <vt:lpwstr>ZOTERO_BIBL {"custom":[]} CSL_BIBLIOGRAPHY </vt:lpwstr>
  </property>
  <property fmtid="{D5CDD505-2E9C-101B-9397-08002B2CF9AE}" pid="13" name="ZOTERO_BREF_oplSqOgh6UWQ_1">
    <vt:lpwstr>ZOTERO_ITEM CSL_CITATION {"citationID":"Yfd9CB3x","properties":{"formattedCitation":"(Cioffi-Revilla 2014)","plainCitation":"(Cioffi-Revilla 2014)"},"citationItems":[{"id":505,"uris":["http://zotero.org/users/1786553/items/8MX6D7BT"],"uri":["http://zotero</vt:lpwstr>
  </property>
  <property fmtid="{D5CDD505-2E9C-101B-9397-08002B2CF9AE}" pid="14" name="ZOTERO_BREF_oplSqOgh6UWQ_2">
    <vt:lpwstr>.org/users/1786553/items/8MX6D7BT"],"itemData":{"id":505,"type":"report","title":"A Formal Theory of Politogenesis: Towards an Agent Simulation of Social Complexity Origins","publisher":"Social Science Research Network","publisher-place":"Rochester, NY","</vt:lpwstr>
  </property>
  <property fmtid="{D5CDD505-2E9C-101B-9397-08002B2CF9AE}" pid="15" name="ZOTERO_BREF_oplSqOgh6UWQ_3">
    <vt:lpwstr>genre":"SSRN Scholarly Paper","source":"papers.ssrn.com","event-place":"Rochester, NY","abstract":"Agent-based social simulation models are beginning to make significant contributions to scientific understanding of origins of human social complexity (poli</vt:lpwstr>
  </property>
  <property fmtid="{D5CDD505-2E9C-101B-9397-08002B2CF9AE}" pid="16" name="ZOTERO_BREF_oplSqOgh6UWQ_4">
    <vt:lpwstr>togenesis). However, social theory remains unclear about the prerequisites of social complexity origins; about things people must have known before the simplest societies could self-organize. In addition, there is a paucity of formal theories of politogen</vt:lpwstr>
  </property>
  <property fmtid="{D5CDD505-2E9C-101B-9397-08002B2CF9AE}" pid="17" name="ZOTERO_BREF_oplSqOgh6UWQ_5">
    <vt:lpwstr>esis. I present a formal mathematical theory of social complexity focused on the phase of human history preceding its initial emergence in selected world regions ca. 10,000 years ago (early Holocene epoch). The formalism uses probability theory and analys</vt:lpwstr>
  </property>
  <property fmtid="{D5CDD505-2E9C-101B-9397-08002B2CF9AE}" pid="18" name="ZOTERO_BREF_oplSqOgh6UWQ_6">
    <vt:lpwstr>is to derive a set of basic, testable results. The main prediction of the theory supports the rare nature of initial social complexity, consistent with observation. Further geospatial applications of the theory predict expected locations for politogenesis</vt:lpwstr>
  </property>
  <property fmtid="{D5CDD505-2E9C-101B-9397-08002B2CF9AE}" pid="19" name="ZOTERO_BREF_oplSqOgh6UWQ_7">
    <vt:lpwstr>, based on prior, causal, theoretically predicted potentials.","URL":"http://papers.ssrn.com/abstract=2429322","number":"ID 2429322","shortTitle":"A Formal Theory of Politogenesis","author":[{"family":"Cioffi-Revilla","given":"Claudio"}],"issued":{"date-p</vt:lpwstr>
  </property>
  <property fmtid="{D5CDD505-2E9C-101B-9397-08002B2CF9AE}" pid="20" name="ZOTERO_BREF_oplSqOgh6UWQ_8">
    <vt:lpwstr>arts":[["2014",4,25]]},"accessed":{"date-parts":[["2014",11,6]]}}}],"schema":"https://github.com/citation-style-language/schema/raw/master/csl-citation.json"} </vt:lpwstr>
  </property>
  <property fmtid="{D5CDD505-2E9C-101B-9397-08002B2CF9AE}" pid="21" name="ZOTERO_BREF_oKZpXP9n21ow_1">
    <vt:lpwstr>ZOTERO_ITEM CSL_CITATION {"citationID":"F2VMDEp7","properties":{"formattedCitation":"(Rousseau 1762)","plainCitation":"(Rousseau 1762)"},"citationItems":[{"id":515,"uris":["http://zotero.org/users/1786553/items/93DRJJKC"],"uri":["http://zotero.org/users/1</vt:lpwstr>
  </property>
  <property fmtid="{D5CDD505-2E9C-101B-9397-08002B2CF9AE}" pid="22" name="ZOTERO_BREF_oKZpXP9n21ow_2">
    <vt:lpwstr>786553/items/93DRJJKC"],"itemData":{"id":515,"type":"article-journal","title":"Du contrat social ou Principes de droit politique","container-title":"Oeuvres complètes","volume":"3","author":[{"family":"Rousseau","given":"Jean-Jacques"}],"issued":{"date-pa</vt:lpwstr>
  </property>
  <property fmtid="{D5CDD505-2E9C-101B-9397-08002B2CF9AE}" pid="23" name="ZOTERO_BREF_oKZpXP9n21ow_3">
    <vt:lpwstr>rts":[["1762"]]}}}],"schema":"https://github.com/citation-style-language/schema/raw/master/csl-citation.json"} </vt:lpwstr>
  </property>
  <property fmtid="{D5CDD505-2E9C-101B-9397-08002B2CF9AE}" pid="24" name="ZOTERO_BREF_lm3ePWCMSxrMY9GEKf81O_1">
    <vt:lpwstr>ZOTERO_ITEM CSL_CITATION {"citationID":"GwcSPSUN","properties":{"formattedCitation":"{\\rtf (System Dynamics \\uc0\\u8212{} AnyLogic Simulation Software n.d.)}","plainCitation":"(System Dynamics — AnyLogic Simulation Software n.d.)"},"citationItems":[{"id</vt:lpwstr>
  </property>
  <property fmtid="{D5CDD505-2E9C-101B-9397-08002B2CF9AE}" pid="25" name="ZOTERO_BREF_lm3ePWCMSxrMY9GEKf81O_2">
    <vt:lpwstr>":601,"uris":["http://zotero.org/users/1786553/items/EM9QAZX2"],"uri":["http://zotero.org/users/1786553/items/EM9QAZX2"],"itemData":{"id":601,"type":"webpage","title":"System Dynamics — AnyLogic Simulation Software","URL":"http://www.anylogic.com/system-d</vt:lpwstr>
  </property>
  <property fmtid="{D5CDD505-2E9C-101B-9397-08002B2CF9AE}" pid="26" name="ZOTERO_BREF_lm3ePWCMSxrMY9GEKf81O_3">
    <vt:lpwstr>ynamics/","accessed":{"date-parts":[["2014",10,14]]}}}],"schema":"https://github.com/citation-style-language/schema/raw/master/csl-citation.json"} </vt:lpwstr>
  </property>
</Properties>
</file>